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80EFE12" w14:textId="1360DF06" w:rsidR="004821BD" w:rsidRDefault="004821BD" w:rsidP="004821BD">
      <w:r w:rsidRPr="00D97F55">
        <w:rPr>
          <w:b/>
          <w:bCs/>
        </w:rPr>
        <w:t>Table 2</w:t>
      </w:r>
      <w:r>
        <w:t xml:space="preserve">. Literature review of the reported </w:t>
      </w:r>
      <w:r w:rsidRPr="00D97F55">
        <w:rPr>
          <w:i/>
          <w:iCs/>
        </w:rPr>
        <w:t>DES</w:t>
      </w:r>
      <w:r>
        <w:t xml:space="preserve"> gene variants associated with Arrhythmogenic Cardiomyopathy</w:t>
      </w:r>
      <w:r w:rsidR="00772DDA">
        <w:t xml:space="preserve"> and reported clinical and pathological abnormalities</w:t>
      </w:r>
    </w:p>
    <w:tbl>
      <w:tblPr>
        <w:tblW w:w="0" w:type="auto"/>
        <w:jc w:val="center"/>
        <w:tblLook w:val="0000" w:firstRow="0" w:lastRow="0" w:firstColumn="0" w:lastColumn="0" w:noHBand="0" w:noVBand="0"/>
      </w:tblPr>
      <w:tblGrid>
        <w:gridCol w:w="1844"/>
        <w:gridCol w:w="2437"/>
        <w:gridCol w:w="728"/>
        <w:gridCol w:w="2137"/>
        <w:gridCol w:w="1561"/>
        <w:gridCol w:w="1464"/>
        <w:gridCol w:w="857"/>
        <w:gridCol w:w="2909"/>
      </w:tblGrid>
      <w:tr w:rsidR="00C05933" w:rsidRPr="00C05933" w14:paraId="20FEA046" w14:textId="77777777" w:rsidTr="00F27F54">
        <w:trPr>
          <w:trHeight w:val="397"/>
          <w:jc w:val="center"/>
        </w:trPr>
        <w:tc>
          <w:tcPr>
            <w:tcW w:w="1844" w:type="dxa"/>
            <w:tcBorders>
              <w:top w:val="single" w:sz="4" w:space="0" w:color="auto"/>
              <w:left w:val="nil"/>
              <w:bottom w:val="single" w:sz="6" w:space="0" w:color="auto"/>
              <w:right w:val="nil"/>
            </w:tcBorders>
            <w:shd w:val="clear" w:color="auto" w:fill="auto"/>
            <w:vAlign w:val="center"/>
          </w:tcPr>
          <w:p w14:paraId="7235F60B" w14:textId="77777777" w:rsidR="004821BD" w:rsidRPr="00211387" w:rsidRDefault="004821BD" w:rsidP="006B322D">
            <w:pPr>
              <w:autoSpaceDE w:val="0"/>
              <w:autoSpaceDN w:val="0"/>
              <w:adjustRightInd w:val="0"/>
              <w:snapToGrid w:val="0"/>
              <w:spacing w:before="120" w:after="100" w:afterAutospacing="1"/>
              <w:contextualSpacing/>
              <w:jc w:val="center"/>
              <w:rPr>
                <w:rFonts w:ascii="Calibri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211387">
              <w:rPr>
                <w:rFonts w:ascii="Calibri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Publications</w:t>
            </w:r>
          </w:p>
        </w:tc>
        <w:tc>
          <w:tcPr>
            <w:tcW w:w="2437" w:type="dxa"/>
            <w:tcBorders>
              <w:top w:val="single" w:sz="4" w:space="0" w:color="auto"/>
              <w:left w:val="nil"/>
              <w:bottom w:val="single" w:sz="6" w:space="0" w:color="auto"/>
              <w:right w:val="nil"/>
            </w:tcBorders>
            <w:shd w:val="clear" w:color="auto" w:fill="auto"/>
            <w:vAlign w:val="center"/>
          </w:tcPr>
          <w:p w14:paraId="1B2CE76E" w14:textId="77777777" w:rsidR="004821BD" w:rsidRPr="00211387" w:rsidRDefault="004821BD" w:rsidP="006B322D">
            <w:pPr>
              <w:autoSpaceDE w:val="0"/>
              <w:autoSpaceDN w:val="0"/>
              <w:adjustRightInd w:val="0"/>
              <w:snapToGrid w:val="0"/>
              <w:spacing w:before="120" w:after="100" w:afterAutospacing="1"/>
              <w:contextualSpacing/>
              <w:jc w:val="center"/>
              <w:rPr>
                <w:rFonts w:ascii="Calibri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211387">
              <w:rPr>
                <w:rFonts w:ascii="Calibri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Variant</w:t>
            </w:r>
          </w:p>
        </w:tc>
        <w:tc>
          <w:tcPr>
            <w:tcW w:w="728" w:type="dxa"/>
            <w:tcBorders>
              <w:top w:val="single" w:sz="4" w:space="0" w:color="auto"/>
              <w:left w:val="nil"/>
              <w:bottom w:val="single" w:sz="6" w:space="0" w:color="auto"/>
              <w:right w:val="nil"/>
            </w:tcBorders>
            <w:shd w:val="clear" w:color="auto" w:fill="auto"/>
            <w:vAlign w:val="center"/>
          </w:tcPr>
          <w:p w14:paraId="24B71BF0" w14:textId="77777777" w:rsidR="004821BD" w:rsidRPr="00211387" w:rsidRDefault="004821BD" w:rsidP="006B322D">
            <w:pPr>
              <w:autoSpaceDE w:val="0"/>
              <w:autoSpaceDN w:val="0"/>
              <w:adjustRightInd w:val="0"/>
              <w:snapToGrid w:val="0"/>
              <w:spacing w:before="120" w:after="100" w:afterAutospacing="1"/>
              <w:contextualSpacing/>
              <w:jc w:val="center"/>
              <w:rPr>
                <w:rFonts w:ascii="Calibri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211387">
              <w:rPr>
                <w:rFonts w:ascii="Calibri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Cases (n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6" w:space="0" w:color="auto"/>
              <w:right w:val="nil"/>
            </w:tcBorders>
            <w:vAlign w:val="center"/>
          </w:tcPr>
          <w:p w14:paraId="1FB789C6" w14:textId="77777777" w:rsidR="004821BD" w:rsidRPr="00211387" w:rsidRDefault="004821BD" w:rsidP="006B322D">
            <w:pPr>
              <w:autoSpaceDE w:val="0"/>
              <w:autoSpaceDN w:val="0"/>
              <w:adjustRightInd w:val="0"/>
              <w:snapToGrid w:val="0"/>
              <w:spacing w:before="120" w:after="100" w:afterAutospacing="1"/>
              <w:contextualSpacing/>
              <w:jc w:val="center"/>
              <w:rPr>
                <w:rFonts w:ascii="Calibri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211387">
              <w:rPr>
                <w:rFonts w:ascii="Calibri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ECG abnormalities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6" w:space="0" w:color="auto"/>
              <w:right w:val="nil"/>
            </w:tcBorders>
            <w:shd w:val="clear" w:color="auto" w:fill="auto"/>
            <w:vAlign w:val="center"/>
          </w:tcPr>
          <w:p w14:paraId="5F2D449F" w14:textId="77777777" w:rsidR="004821BD" w:rsidRPr="00211387" w:rsidRDefault="004821BD" w:rsidP="006B322D">
            <w:pPr>
              <w:autoSpaceDE w:val="0"/>
              <w:autoSpaceDN w:val="0"/>
              <w:adjustRightInd w:val="0"/>
              <w:snapToGrid w:val="0"/>
              <w:spacing w:before="120" w:after="100" w:afterAutospacing="1"/>
              <w:contextualSpacing/>
              <w:jc w:val="center"/>
              <w:rPr>
                <w:rFonts w:ascii="Calibri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211387">
              <w:rPr>
                <w:rFonts w:ascii="Calibri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Ventricular involvement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6" w:space="0" w:color="auto"/>
              <w:right w:val="nil"/>
            </w:tcBorders>
            <w:shd w:val="clear" w:color="auto" w:fill="auto"/>
            <w:vAlign w:val="center"/>
          </w:tcPr>
          <w:p w14:paraId="66AE83D7" w14:textId="77777777" w:rsidR="004821BD" w:rsidRPr="00211387" w:rsidRDefault="004821BD" w:rsidP="006B322D">
            <w:pPr>
              <w:autoSpaceDE w:val="0"/>
              <w:autoSpaceDN w:val="0"/>
              <w:adjustRightInd w:val="0"/>
              <w:snapToGrid w:val="0"/>
              <w:spacing w:before="120" w:after="100" w:afterAutospacing="1"/>
              <w:contextualSpacing/>
              <w:jc w:val="center"/>
              <w:rPr>
                <w:rFonts w:ascii="Calibri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211387">
              <w:rPr>
                <w:rFonts w:ascii="Calibri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Ventricular Arrhythmia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6" w:space="0" w:color="auto"/>
              <w:right w:val="nil"/>
            </w:tcBorders>
            <w:shd w:val="clear" w:color="auto" w:fill="auto"/>
            <w:vAlign w:val="center"/>
          </w:tcPr>
          <w:p w14:paraId="5004C784" w14:textId="77777777" w:rsidR="004821BD" w:rsidRPr="00211387" w:rsidRDefault="004821BD" w:rsidP="006B322D">
            <w:pPr>
              <w:autoSpaceDE w:val="0"/>
              <w:autoSpaceDN w:val="0"/>
              <w:adjustRightInd w:val="0"/>
              <w:snapToGrid w:val="0"/>
              <w:spacing w:before="120" w:after="100" w:afterAutospacing="1"/>
              <w:contextualSpacing/>
              <w:jc w:val="center"/>
              <w:rPr>
                <w:rFonts w:ascii="Calibri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211387">
              <w:rPr>
                <w:rFonts w:ascii="Calibri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Heart failur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6" w:space="0" w:color="auto"/>
              <w:right w:val="nil"/>
            </w:tcBorders>
            <w:vAlign w:val="center"/>
          </w:tcPr>
          <w:p w14:paraId="6266E8D2" w14:textId="19A399C2" w:rsidR="004821BD" w:rsidRPr="00211387" w:rsidRDefault="004821BD" w:rsidP="006B322D">
            <w:pPr>
              <w:autoSpaceDE w:val="0"/>
              <w:autoSpaceDN w:val="0"/>
              <w:adjustRightInd w:val="0"/>
              <w:snapToGrid w:val="0"/>
              <w:spacing w:before="120" w:after="100" w:afterAutospacing="1"/>
              <w:contextualSpacing/>
              <w:jc w:val="center"/>
              <w:rPr>
                <w:rFonts w:ascii="Calibri" w:hAnsi="Calibri" w:cs="Calibri"/>
                <w:b/>
                <w:bCs/>
                <w:color w:val="000000"/>
                <w:sz w:val="20"/>
                <w:szCs w:val="20"/>
                <w:lang w:val="en-US"/>
              </w:rPr>
            </w:pPr>
            <w:r w:rsidRPr="00211387">
              <w:rPr>
                <w:rFonts w:ascii="Calibri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Histology</w:t>
            </w:r>
            <w:r w:rsidR="0067524B" w:rsidRPr="00211387">
              <w:rPr>
                <w:rFonts w:ascii="Calibri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 xml:space="preserve"> and </w:t>
            </w:r>
            <w:r w:rsidR="00EB30BB" w:rsidRPr="00211387">
              <w:rPr>
                <w:rFonts w:ascii="Calibri" w:hAnsi="Calibri" w:cs="Calibri"/>
                <w:b/>
                <w:bCs/>
                <w:color w:val="000000"/>
                <w:sz w:val="20"/>
                <w:szCs w:val="20"/>
                <w:lang w:val="en-US"/>
              </w:rPr>
              <w:t>IHC</w:t>
            </w:r>
          </w:p>
        </w:tc>
      </w:tr>
      <w:tr w:rsidR="00C05933" w:rsidRPr="00C05933" w14:paraId="0385ADC7" w14:textId="77777777" w:rsidTr="00F27F54">
        <w:trPr>
          <w:trHeight w:val="397"/>
          <w:jc w:val="center"/>
        </w:trPr>
        <w:tc>
          <w:tcPr>
            <w:tcW w:w="1844" w:type="dxa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3576B0E" w14:textId="3D568F34" w:rsidR="004821BD" w:rsidRPr="00211387" w:rsidRDefault="004821BD" w:rsidP="004F2B06">
            <w:pPr>
              <w:autoSpaceDE w:val="0"/>
              <w:autoSpaceDN w:val="0"/>
              <w:adjustRightInd w:val="0"/>
              <w:snapToGrid w:val="0"/>
              <w:spacing w:before="120" w:after="100" w:afterAutospacing="1"/>
              <w:contextualSpacing/>
              <w:jc w:val="center"/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﻿van Tintelen et al.</w:t>
            </w:r>
            <w:r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2YW4gVGludGVsZW48L0F1dGhvcj48WWVhcj4yMDA5PC9Z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</w:fldData>
              </w:fldChar>
            </w:r>
            <w:r w:rsidR="005C00AA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instrText xml:space="preserve"> ADDIN EN.CITE </w:instrText>
            </w:r>
            <w:r w:rsidR="005C00AA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2YW4gVGludGVsZW48L0F1dGhvcj48WWVhcj4yMDA5PC9Z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</w:fldData>
              </w:fldChar>
            </w:r>
            <w:r w:rsidR="005C00AA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instrText xml:space="preserve"> ADDIN EN.CITE.DATA </w:instrText>
            </w:r>
            <w:r w:rsidR="005C00AA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r>
            <w:r w:rsidR="005C00AA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fldChar w:fldCharType="end"/>
            </w:r>
            <w:r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r>
            <w:r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fldChar w:fldCharType="separate"/>
            </w:r>
            <w:r w:rsidR="00CE5A6F" w:rsidRPr="00CE5A6F">
              <w:rPr>
                <w:rFonts w:ascii="Calibri" w:hAnsi="Calibri" w:cs="Calibri"/>
                <w:noProof/>
                <w:color w:val="000000"/>
                <w:sz w:val="20"/>
                <w:szCs w:val="20"/>
                <w:vertAlign w:val="superscript"/>
                <w:lang w:val="en-US"/>
              </w:rPr>
              <w:t>6</w:t>
            </w:r>
            <w:r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fldChar w:fldCharType="end"/>
            </w:r>
            <w:r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 xml:space="preserve"> and van</w:t>
            </w:r>
            <w:r w:rsidR="00D24394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 xml:space="preserve"> </w:t>
            </w:r>
            <w:r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Spaendonck-Zwarts et al.</w:t>
            </w:r>
            <w:r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fldChar w:fldCharType="begin"/>
            </w:r>
            <w:r w:rsidR="00214F9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instrText xml:space="preserve"> ADDIN EN.CITE &lt;EndNote&gt;&lt;Cite&gt;&lt;Author&gt;van Spaendonck-Zwarts&lt;/Author&gt;&lt;Year&gt;2012&lt;/Year&gt;&lt;RecNum&gt;179&lt;/RecNum&gt;&lt;DisplayText&gt;&lt;style face="superscript"&gt;42&lt;/style&gt;&lt;/DisplayText&gt;&lt;record&gt;&lt;rec-number&gt;179&lt;/rec-number&gt;&lt;foreign-keys&gt;&lt;key app="EN" db-id="ezrtrddz3azptaed22nvte0id2xetzdaz9p9" timestamp="1561473812"&gt;179&lt;/key&gt;&lt;/foreign-keys&gt;&lt;ref-type name="Journal Article"&gt;17&lt;/ref-type&gt;&lt;contributors&gt;&lt;authors&gt;&lt;author&gt;van Spaendonck-Zwarts, K. Y.&lt;/author&gt;&lt;author&gt;van der Kooi, A. J.&lt;/author&gt;&lt;author&gt;van den Berg, M. P.&lt;/author&gt;&lt;author&gt;Ippel, E. F.&lt;/author&gt;&lt;author&gt;Boven, L. G.&lt;/author&gt;&lt;author&gt;Yee, W. C.&lt;/author&gt;&lt;author&gt;van den Wijngaard, A.&lt;/author&gt;&lt;author&gt;Brusse, E.&lt;/author&gt;&lt;author&gt;Hoogendijk, J. E.&lt;/author&gt;&lt;author&gt;Doevendans, P. A.&lt;/author&gt;&lt;author&gt;de Visser, M.&lt;/author&gt;&lt;author&gt;Jongbloed, J. D.&lt;/author&gt;&lt;author&gt;van Tintelen, J. P.&lt;/author&gt;&lt;/authors&gt;&lt;/contributors&gt;&lt;auth-address&gt;Department of Genetics, University of Groningen, University Medical Center Groningen, PO Box 30001, 9700 RB, Groningen, the Netherlands, k.y.spaendonck@umcg.nl.&lt;/auth-address&gt;&lt;titles&gt;&lt;title&gt;Recurrent and founder mutations in the Netherlands: the cardiac phenotype of DES founder mutations p.S13F and p.N342D&lt;/title&gt;&lt;secondary-title&gt;Neth Heart J&lt;/secondary-title&gt;&lt;/titles&gt;&lt;periodical&gt;&lt;full-title&gt;Neth Heart J&lt;/full-title&gt;&lt;/periodical&gt;&lt;pages&gt;219-28&lt;/pages&gt;&lt;volume&gt;20&lt;/volume&gt;&lt;number&gt;5&lt;/number&gt;&lt;edition&gt;2012/01/05&lt;/edition&gt;&lt;dates&gt;&lt;year&gt;2012&lt;/year&gt;&lt;pub-dates&gt;&lt;date&gt;May&lt;/date&gt;&lt;/pub-dates&gt;&lt;/dates&gt;&lt;isbn&gt;1876-6250 (Electronic)&amp;#xD;1568-5888 (Linking)&lt;/isbn&gt;&lt;accession-num&gt;22215463&lt;/accession-num&gt;&lt;urls&gt;&lt;related-urls&gt;&lt;url&gt;https://www.ncbi.nlm.nih.gov/pubmed/22215463&lt;/url&gt;&lt;/related-urls&gt;&lt;/urls&gt;&lt;custom2&gt;PMC3346870&lt;/custom2&gt;&lt;electronic-resource-num&gt;10.1007/s12471-011-0233-y&lt;/electronic-resource-num&gt;&lt;/record&gt;&lt;/Cite&gt;&lt;/EndNote&gt;</w:instrText>
            </w:r>
            <w:r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fldChar w:fldCharType="separate"/>
            </w:r>
            <w:r w:rsidR="00B246B6" w:rsidRPr="00B246B6">
              <w:rPr>
                <w:rFonts w:ascii="Calibri" w:hAnsi="Calibri" w:cs="Calibri"/>
                <w:noProof/>
                <w:color w:val="000000"/>
                <w:sz w:val="20"/>
                <w:szCs w:val="20"/>
                <w:vertAlign w:val="superscript"/>
                <w:lang w:val="en-US"/>
              </w:rPr>
              <w:t>42</w:t>
            </w:r>
            <w:r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2437" w:type="dxa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BB2D8D2" w14:textId="7BD7ACD3" w:rsidR="004821BD" w:rsidRPr="00211387" w:rsidRDefault="004821BD" w:rsidP="006B322D">
            <w:pPr>
              <w:autoSpaceDE w:val="0"/>
              <w:autoSpaceDN w:val="0"/>
              <w:adjustRightInd w:val="0"/>
              <w:snapToGrid w:val="0"/>
              <w:spacing w:before="120" w:after="100" w:afterAutospacing="1"/>
              <w:contextualSpacing/>
              <w:jc w:val="center"/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﻿c.38C&gt;T, p.</w:t>
            </w:r>
            <w:r w:rsidR="00685A16"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S</w:t>
            </w:r>
            <w:r w:rsidR="00685A16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er</w:t>
            </w:r>
            <w:r w:rsidR="00685A16"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13</w:t>
            </w:r>
            <w:r w:rsidR="00685A16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Phe</w:t>
            </w:r>
          </w:p>
        </w:tc>
        <w:tc>
          <w:tcPr>
            <w:tcW w:w="728" w:type="dxa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734B6E0" w14:textId="77777777" w:rsidR="004821BD" w:rsidRPr="00211387" w:rsidRDefault="004821BD" w:rsidP="006B322D">
            <w:pPr>
              <w:autoSpaceDE w:val="0"/>
              <w:autoSpaceDN w:val="0"/>
              <w:adjustRightInd w:val="0"/>
              <w:snapToGrid w:val="0"/>
              <w:spacing w:before="120" w:after="100" w:afterAutospacing="1"/>
              <w:contextualSpacing/>
              <w:jc w:val="center"/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vAlign w:val="center"/>
          </w:tcPr>
          <w:p w14:paraId="0C5866E6" w14:textId="757C478D" w:rsidR="004821BD" w:rsidRPr="00211387" w:rsidRDefault="00EB30BB" w:rsidP="006B322D">
            <w:pPr>
              <w:autoSpaceDE w:val="0"/>
              <w:autoSpaceDN w:val="0"/>
              <w:adjustRightInd w:val="0"/>
              <w:snapToGrid w:val="0"/>
              <w:spacing w:before="120" w:after="100" w:afterAutospacing="1"/>
              <w:contextualSpacing/>
              <w:jc w:val="center"/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 xml:space="preserve">Low-voltage, </w:t>
            </w:r>
            <w:r w:rsidR="00502522"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 xml:space="preserve">precordial </w:t>
            </w:r>
            <w:r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 xml:space="preserve">TWI </w:t>
            </w:r>
            <w:r w:rsidR="00502522"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(n=1)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6704FE2" w14:textId="344E6A2A" w:rsidR="004821BD" w:rsidRPr="00211387" w:rsidRDefault="00174FA2" w:rsidP="006B322D">
            <w:pPr>
              <w:autoSpaceDE w:val="0"/>
              <w:autoSpaceDN w:val="0"/>
              <w:adjustRightInd w:val="0"/>
              <w:snapToGrid w:val="0"/>
              <w:spacing w:before="120" w:after="100" w:afterAutospacing="1"/>
              <w:contextualSpacing/>
              <w:jc w:val="center"/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RV predominance (n=2)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DB57223" w14:textId="6A097EC9" w:rsidR="004821BD" w:rsidRPr="00211387" w:rsidRDefault="00EB30BB" w:rsidP="006B322D">
            <w:pPr>
              <w:autoSpaceDE w:val="0"/>
              <w:autoSpaceDN w:val="0"/>
              <w:adjustRightInd w:val="0"/>
              <w:snapToGrid w:val="0"/>
              <w:spacing w:before="120" w:after="100" w:afterAutospacing="1"/>
              <w:contextualSpacing/>
              <w:jc w:val="center"/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None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4E864D0" w14:textId="44E91321" w:rsidR="004821BD" w:rsidRPr="00211387" w:rsidRDefault="00EB30BB" w:rsidP="006B322D">
            <w:pPr>
              <w:autoSpaceDE w:val="0"/>
              <w:autoSpaceDN w:val="0"/>
              <w:adjustRightInd w:val="0"/>
              <w:snapToGrid w:val="0"/>
              <w:spacing w:before="120" w:after="100" w:afterAutospacing="1"/>
              <w:contextualSpacing/>
              <w:jc w:val="center"/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Yes</w:t>
            </w:r>
            <w:r w:rsidR="00FA4B8D"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 xml:space="preserve"> (n=2)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vAlign w:val="center"/>
          </w:tcPr>
          <w:p w14:paraId="62702699" w14:textId="1536A516" w:rsidR="004821BD" w:rsidRPr="00211387" w:rsidRDefault="00EB30BB" w:rsidP="006B322D">
            <w:pPr>
              <w:autoSpaceDE w:val="0"/>
              <w:autoSpaceDN w:val="0"/>
              <w:adjustRightInd w:val="0"/>
              <w:snapToGrid w:val="0"/>
              <w:spacing w:before="120" w:after="100" w:afterAutospacing="1"/>
              <w:contextualSpacing/>
              <w:jc w:val="center"/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NA</w:t>
            </w:r>
          </w:p>
        </w:tc>
      </w:tr>
      <w:tr w:rsidR="003951F7" w:rsidRPr="002373C6" w14:paraId="74ACA13D" w14:textId="77777777" w:rsidTr="004E4E00">
        <w:trPr>
          <w:trHeight w:val="397"/>
          <w:jc w:val="center"/>
        </w:trPr>
        <w:tc>
          <w:tcPr>
            <w:tcW w:w="18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D30B622" w14:textId="3B6B6F4E" w:rsidR="003951F7" w:rsidRPr="00211387" w:rsidRDefault="003951F7" w:rsidP="002902C4">
            <w:pPr>
              <w:autoSpaceDE w:val="0"/>
              <w:autoSpaceDN w:val="0"/>
              <w:adjustRightInd w:val="0"/>
              <w:snapToGrid w:val="0"/>
              <w:spacing w:before="120" w:after="100" w:afterAutospacing="1"/>
              <w:contextualSpacing/>
              <w:jc w:val="center"/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Vernengo L et al.</w:t>
            </w:r>
            <w: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WZXJuZW5nbzwvQXV0aG9yPjxZZWFyPjIwMTA8L1llYXI+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</w:fldData>
              </w:fldChar>
            </w:r>
            <w: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WZXJuZW5nbzwvQXV0aG9yPjxZZWFyPjIwMTA8L1llYXI+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</w:fldData>
              </w:fldChar>
            </w:r>
            <w: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r>
            <w: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fldChar w:fldCharType="end"/>
            </w:r>
            <w: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r>
            <w: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fldChar w:fldCharType="separate"/>
            </w:r>
            <w:r w:rsidRPr="003951F7">
              <w:rPr>
                <w:rFonts w:ascii="Calibri" w:hAnsi="Calibri" w:cs="Calibri"/>
                <w:noProof/>
                <w:color w:val="000000"/>
                <w:sz w:val="20"/>
                <w:szCs w:val="20"/>
                <w:vertAlign w:val="superscript"/>
                <w:lang w:val="en-US"/>
              </w:rPr>
              <w:t>38</w:t>
            </w:r>
            <w: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24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0C80AB9" w14:textId="0C93FCBF" w:rsidR="003951F7" w:rsidRPr="00211387" w:rsidRDefault="003951F7" w:rsidP="00C0630D">
            <w:pPr>
              <w:autoSpaceDE w:val="0"/>
              <w:autoSpaceDN w:val="0"/>
              <w:adjustRightInd w:val="0"/>
              <w:snapToGrid w:val="0"/>
              <w:spacing w:before="120" w:after="100" w:afterAutospacing="1"/>
              <w:contextualSpacing/>
              <w:jc w:val="center"/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 w:rsidRPr="003951F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c.340_342del</w:t>
            </w:r>
            <w: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,</w:t>
            </w:r>
            <w:r w:rsidRPr="003951F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 xml:space="preserve"> p.Glu114del</w:t>
            </w:r>
          </w:p>
        </w:tc>
        <w:tc>
          <w:tcPr>
            <w:tcW w:w="7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55022EA" w14:textId="571094E2" w:rsidR="003951F7" w:rsidRPr="00211387" w:rsidRDefault="003951F7" w:rsidP="00C0630D">
            <w:pPr>
              <w:autoSpaceDE w:val="0"/>
              <w:autoSpaceDN w:val="0"/>
              <w:adjustRightInd w:val="0"/>
              <w:snapToGrid w:val="0"/>
              <w:spacing w:before="120" w:after="100" w:afterAutospacing="1"/>
              <w:contextualSpacing/>
              <w:jc w:val="center"/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583E53" w14:textId="735EA921" w:rsidR="003951F7" w:rsidRPr="00211387" w:rsidRDefault="003951F7" w:rsidP="00C0630D">
            <w:pPr>
              <w:autoSpaceDE w:val="0"/>
              <w:autoSpaceDN w:val="0"/>
              <w:adjustRightInd w:val="0"/>
              <w:snapToGrid w:val="0"/>
              <w:spacing w:before="120" w:after="100" w:afterAutospacing="1"/>
              <w:contextualSpacing/>
              <w:jc w:val="center"/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RBBB, LAF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A5BF5C2" w14:textId="476F2023" w:rsidR="003951F7" w:rsidRPr="00211387" w:rsidRDefault="003951F7" w:rsidP="00C0630D">
            <w:pPr>
              <w:autoSpaceDE w:val="0"/>
              <w:autoSpaceDN w:val="0"/>
              <w:adjustRightInd w:val="0"/>
              <w:snapToGrid w:val="0"/>
              <w:spacing w:before="120" w:after="100" w:afterAutospacing="1"/>
              <w:contextualSpacing/>
              <w:jc w:val="center"/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RV or LV predominanc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4EFD3D7" w14:textId="29C9B016" w:rsidR="003951F7" w:rsidRPr="00211387" w:rsidRDefault="003951F7" w:rsidP="00C0630D">
            <w:pPr>
              <w:autoSpaceDE w:val="0"/>
              <w:autoSpaceDN w:val="0"/>
              <w:adjustRightInd w:val="0"/>
              <w:snapToGrid w:val="0"/>
              <w:spacing w:before="120" w:after="100" w:afterAutospacing="1"/>
              <w:contextualSpacing/>
              <w:jc w:val="center"/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V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F9EBA12" w14:textId="0FA2914A" w:rsidR="003951F7" w:rsidRPr="00211387" w:rsidRDefault="00CF73AD" w:rsidP="00C0630D">
            <w:pPr>
              <w:autoSpaceDE w:val="0"/>
              <w:autoSpaceDN w:val="0"/>
              <w:adjustRightInd w:val="0"/>
              <w:snapToGrid w:val="0"/>
              <w:spacing w:before="120" w:after="100" w:afterAutospacing="1"/>
              <w:contextualSpacing/>
              <w:jc w:val="center"/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Y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550BA5" w14:textId="40FC3747" w:rsidR="003951F7" w:rsidRPr="00211387" w:rsidRDefault="00CF73AD" w:rsidP="00C0630D">
            <w:pPr>
              <w:autoSpaceDE w:val="0"/>
              <w:autoSpaceDN w:val="0"/>
              <w:adjustRightInd w:val="0"/>
              <w:snapToGrid w:val="0"/>
              <w:spacing w:before="120" w:after="100" w:afterAutospacing="1"/>
              <w:contextualSpacing/>
              <w:jc w:val="center"/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Desmin aggregates in peripheral muscle biopsy</w:t>
            </w:r>
          </w:p>
        </w:tc>
      </w:tr>
      <w:tr w:rsidR="002373C6" w:rsidRPr="002373C6" w14:paraId="42134CA2" w14:textId="77777777" w:rsidTr="00F27F54">
        <w:trPr>
          <w:trHeight w:val="397"/>
          <w:jc w:val="center"/>
        </w:trPr>
        <w:tc>
          <w:tcPr>
            <w:tcW w:w="18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49BB65B" w14:textId="6A764534" w:rsidR="00C0630D" w:rsidRPr="00211387" w:rsidRDefault="00C0630D" w:rsidP="002902C4">
            <w:pPr>
              <w:autoSpaceDE w:val="0"/>
              <w:autoSpaceDN w:val="0"/>
              <w:adjustRightInd w:val="0"/>
              <w:snapToGrid w:val="0"/>
              <w:spacing w:before="120" w:after="100" w:afterAutospacing="1"/>
              <w:contextualSpacing/>
              <w:jc w:val="center"/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﻿Klauke et al.</w:t>
            </w:r>
            <w:r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LbGF1a2U8L0F1dGhvcj48WWVhcj4yMDEwPC9ZZWFyPjxS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=
</w:fldData>
              </w:fldChar>
            </w:r>
            <w:r w:rsidR="00214F9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instrText xml:space="preserve"> ADDIN EN.CITE </w:instrText>
            </w:r>
            <w:r w:rsidR="00214F9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LbGF1a2U8L0F1dGhvcj48WWVhcj4yMDEwPC9ZZWFyPjxS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=
</w:fldData>
              </w:fldChar>
            </w:r>
            <w:r w:rsidR="00214F9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instrText xml:space="preserve"> ADDIN EN.CITE.DATA </w:instrText>
            </w:r>
            <w:r w:rsidR="00214F9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r>
            <w:r w:rsidR="00214F9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fldChar w:fldCharType="end"/>
            </w:r>
            <w:r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r>
            <w:r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fldChar w:fldCharType="separate"/>
            </w:r>
            <w:r w:rsidR="00CF55C5" w:rsidRPr="00CF55C5">
              <w:rPr>
                <w:rFonts w:ascii="Calibri" w:hAnsi="Calibri" w:cs="Calibri"/>
                <w:noProof/>
                <w:color w:val="000000"/>
                <w:sz w:val="20"/>
                <w:szCs w:val="20"/>
                <w:vertAlign w:val="superscript"/>
                <w:lang w:val="en-US"/>
              </w:rPr>
              <w:t>39</w:t>
            </w:r>
            <w:r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24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4AFA697" w14:textId="4977FE5A" w:rsidR="00C0630D" w:rsidRPr="00211387" w:rsidRDefault="00C0630D" w:rsidP="00C0630D">
            <w:pPr>
              <w:autoSpaceDE w:val="0"/>
              <w:autoSpaceDN w:val="0"/>
              <w:adjustRightInd w:val="0"/>
              <w:snapToGrid w:val="0"/>
              <w:spacing w:before="120" w:after="100" w:afterAutospacing="1"/>
              <w:contextualSpacing/>
              <w:jc w:val="center"/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﻿c.347A&gt;G, p.</w:t>
            </w:r>
            <w:r w:rsidR="00685A16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Asn</w:t>
            </w:r>
            <w:r w:rsidR="00685A16"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116S</w:t>
            </w:r>
            <w:r w:rsidR="00685A16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er</w:t>
            </w:r>
          </w:p>
        </w:tc>
        <w:tc>
          <w:tcPr>
            <w:tcW w:w="7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196A721" w14:textId="77777777" w:rsidR="00C0630D" w:rsidRPr="00211387" w:rsidRDefault="00C0630D" w:rsidP="00C0630D">
            <w:pPr>
              <w:autoSpaceDE w:val="0"/>
              <w:autoSpaceDN w:val="0"/>
              <w:adjustRightInd w:val="0"/>
              <w:snapToGrid w:val="0"/>
              <w:spacing w:before="120" w:after="100" w:afterAutospacing="1"/>
              <w:contextualSpacing/>
              <w:jc w:val="center"/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966045" w14:textId="03AFA2BB" w:rsidR="00C0630D" w:rsidRPr="00211387" w:rsidRDefault="00C0630D" w:rsidP="00C0630D">
            <w:pPr>
              <w:autoSpaceDE w:val="0"/>
              <w:autoSpaceDN w:val="0"/>
              <w:adjustRightInd w:val="0"/>
              <w:snapToGrid w:val="0"/>
              <w:spacing w:before="120" w:after="100" w:afterAutospacing="1"/>
              <w:contextualSpacing/>
              <w:jc w:val="center"/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Precordial TW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2F83B9D" w14:textId="3AD82DC6" w:rsidR="00C0630D" w:rsidRPr="00211387" w:rsidRDefault="00C0630D" w:rsidP="00C0630D">
            <w:pPr>
              <w:autoSpaceDE w:val="0"/>
              <w:autoSpaceDN w:val="0"/>
              <w:adjustRightInd w:val="0"/>
              <w:snapToGrid w:val="0"/>
              <w:spacing w:before="120" w:after="100" w:afterAutospacing="1"/>
              <w:contextualSpacing/>
              <w:jc w:val="center"/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RV predominanc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813DC51" w14:textId="5218BBC8" w:rsidR="00C0630D" w:rsidRPr="00211387" w:rsidRDefault="00772DDA" w:rsidP="00C0630D">
            <w:pPr>
              <w:autoSpaceDE w:val="0"/>
              <w:autoSpaceDN w:val="0"/>
              <w:adjustRightInd w:val="0"/>
              <w:snapToGrid w:val="0"/>
              <w:spacing w:before="120" w:after="100" w:afterAutospacing="1"/>
              <w:contextualSpacing/>
              <w:jc w:val="center"/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Non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CF7C094" w14:textId="4F841C5B" w:rsidR="00C0630D" w:rsidRPr="00211387" w:rsidRDefault="00C0630D" w:rsidP="00C0630D">
            <w:pPr>
              <w:autoSpaceDE w:val="0"/>
              <w:autoSpaceDN w:val="0"/>
              <w:adjustRightInd w:val="0"/>
              <w:snapToGrid w:val="0"/>
              <w:spacing w:before="120" w:after="100" w:afterAutospacing="1"/>
              <w:contextualSpacing/>
              <w:jc w:val="center"/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Y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A3CD99" w14:textId="44253B5E" w:rsidR="00C0630D" w:rsidRPr="00211387" w:rsidRDefault="00C0630D" w:rsidP="00C0630D">
            <w:pPr>
              <w:autoSpaceDE w:val="0"/>
              <w:autoSpaceDN w:val="0"/>
              <w:adjustRightInd w:val="0"/>
              <w:snapToGrid w:val="0"/>
              <w:spacing w:before="120" w:after="100" w:afterAutospacing="1"/>
              <w:contextualSpacing/>
              <w:jc w:val="center"/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Myocardial fibrofatty replacement</w:t>
            </w:r>
          </w:p>
        </w:tc>
      </w:tr>
      <w:tr w:rsidR="002373C6" w:rsidRPr="002373C6" w14:paraId="5EE85B6A" w14:textId="77777777" w:rsidTr="00F27F54">
        <w:trPr>
          <w:trHeight w:val="397"/>
          <w:jc w:val="center"/>
        </w:trPr>
        <w:tc>
          <w:tcPr>
            <w:tcW w:w="1844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6807D472" w14:textId="01E2B221" w:rsidR="00C0630D" w:rsidRPr="00211387" w:rsidRDefault="00C0630D" w:rsidP="00C0630D">
            <w:pPr>
              <w:autoSpaceDE w:val="0"/>
              <w:autoSpaceDN w:val="0"/>
              <w:adjustRightInd w:val="0"/>
              <w:snapToGrid w:val="0"/>
              <w:spacing w:before="120" w:after="100" w:afterAutospacing="1"/>
              <w:contextualSpacing/>
              <w:jc w:val="center"/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Lorenzon et al.</w:t>
            </w:r>
          </w:p>
        </w:tc>
        <w:tc>
          <w:tcPr>
            <w:tcW w:w="2437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0F6E16D9" w14:textId="55188D50" w:rsidR="00C0630D" w:rsidRPr="00211387" w:rsidRDefault="00C0630D" w:rsidP="00C0630D">
            <w:pPr>
              <w:autoSpaceDE w:val="0"/>
              <w:autoSpaceDN w:val="0"/>
              <w:adjustRightInd w:val="0"/>
              <w:snapToGrid w:val="0"/>
              <w:spacing w:before="120" w:after="100" w:afterAutospacing="1"/>
              <w:contextualSpacing/>
              <w:jc w:val="center"/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﻿﻿c.721A&gt;G, p.</w:t>
            </w:r>
            <w:r w:rsidR="00685A16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Lys</w:t>
            </w:r>
            <w:r w:rsidR="00685A16"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241</w:t>
            </w:r>
            <w:r w:rsidR="00685A16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Glu</w:t>
            </w:r>
            <w:r w:rsidR="009D2F39" w:rsidRPr="000667CE">
              <w:rPr>
                <w:rFonts w:ascii="Calibri" w:hAnsi="Calibri" w:cs="Calibri"/>
                <w:color w:val="000000"/>
                <w:sz w:val="20"/>
                <w:szCs w:val="20"/>
                <w:vertAlign w:val="superscript"/>
                <w:lang w:val="en-US"/>
              </w:rPr>
              <w:t>*</w:t>
            </w:r>
          </w:p>
        </w:tc>
        <w:tc>
          <w:tcPr>
            <w:tcW w:w="728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0D6F38DC" w14:textId="133ECB10" w:rsidR="00C0630D" w:rsidRPr="00211387" w:rsidRDefault="00C0630D" w:rsidP="00C0630D">
            <w:pPr>
              <w:autoSpaceDE w:val="0"/>
              <w:autoSpaceDN w:val="0"/>
              <w:adjustRightInd w:val="0"/>
              <w:snapToGrid w:val="0"/>
              <w:spacing w:before="120" w:after="100" w:afterAutospacing="1"/>
              <w:contextualSpacing/>
              <w:jc w:val="center"/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vAlign w:val="center"/>
          </w:tcPr>
          <w:p w14:paraId="7EE501F8" w14:textId="4EEE8435" w:rsidR="00C0630D" w:rsidRPr="00211387" w:rsidRDefault="00C0630D" w:rsidP="00C0630D">
            <w:pPr>
              <w:autoSpaceDE w:val="0"/>
              <w:autoSpaceDN w:val="0"/>
              <w:adjustRightInd w:val="0"/>
              <w:snapToGrid w:val="0"/>
              <w:spacing w:before="120" w:after="100" w:afterAutospacing="1"/>
              <w:contextualSpacing/>
              <w:jc w:val="center"/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Precordial TWI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3289942F" w14:textId="54A4A9C7" w:rsidR="00C0630D" w:rsidRPr="00211387" w:rsidRDefault="00C0630D" w:rsidP="00C0630D">
            <w:pPr>
              <w:autoSpaceDE w:val="0"/>
              <w:autoSpaceDN w:val="0"/>
              <w:adjustRightInd w:val="0"/>
              <w:snapToGrid w:val="0"/>
              <w:spacing w:before="120" w:after="100" w:afterAutospacing="1"/>
              <w:contextualSpacing/>
              <w:jc w:val="center"/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RV predominance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6306AA1C" w14:textId="5674209C" w:rsidR="00C0630D" w:rsidRPr="00211387" w:rsidRDefault="00C0630D" w:rsidP="00C0630D">
            <w:pPr>
              <w:autoSpaceDE w:val="0"/>
              <w:autoSpaceDN w:val="0"/>
              <w:adjustRightInd w:val="0"/>
              <w:snapToGrid w:val="0"/>
              <w:spacing w:before="120" w:after="100" w:afterAutospacing="1"/>
              <w:contextualSpacing/>
              <w:jc w:val="center"/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VT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11B8E89D" w14:textId="55AC7295" w:rsidR="00C0630D" w:rsidRPr="00211387" w:rsidRDefault="00C0630D" w:rsidP="00C0630D">
            <w:pPr>
              <w:autoSpaceDE w:val="0"/>
              <w:autoSpaceDN w:val="0"/>
              <w:adjustRightInd w:val="0"/>
              <w:snapToGrid w:val="0"/>
              <w:spacing w:before="120" w:after="100" w:afterAutospacing="1"/>
              <w:contextualSpacing/>
              <w:jc w:val="center"/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None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vAlign w:val="center"/>
          </w:tcPr>
          <w:p w14:paraId="7DC08CD9" w14:textId="2935DAC0" w:rsidR="00C0630D" w:rsidRPr="00211387" w:rsidRDefault="00C0630D" w:rsidP="00C0630D">
            <w:pPr>
              <w:autoSpaceDE w:val="0"/>
              <w:autoSpaceDN w:val="0"/>
              <w:adjustRightInd w:val="0"/>
              <w:snapToGrid w:val="0"/>
              <w:spacing w:before="120" w:after="100" w:afterAutospacing="1"/>
              <w:contextualSpacing/>
              <w:jc w:val="center"/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NA</w:t>
            </w:r>
          </w:p>
        </w:tc>
      </w:tr>
      <w:tr w:rsidR="002373C6" w:rsidRPr="002373C6" w14:paraId="45C1E0CA" w14:textId="77777777" w:rsidTr="00F27F54">
        <w:trPr>
          <w:trHeight w:val="397"/>
          <w:jc w:val="center"/>
        </w:trPr>
        <w:tc>
          <w:tcPr>
            <w:tcW w:w="1844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3A6857E0" w14:textId="59A58A26" w:rsidR="00C0630D" w:rsidRPr="00211387" w:rsidRDefault="00C0630D" w:rsidP="004F2B06">
            <w:pPr>
              <w:autoSpaceDE w:val="0"/>
              <w:autoSpaceDN w:val="0"/>
              <w:adjustRightInd w:val="0"/>
              <w:snapToGrid w:val="0"/>
              <w:spacing w:before="120" w:after="100" w:afterAutospacing="1"/>
              <w:contextualSpacing/>
              <w:jc w:val="center"/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﻿van Spaendonck-Zwarts et al.</w:t>
            </w:r>
            <w:r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fldChar w:fldCharType="begin"/>
            </w:r>
            <w:r w:rsidR="00214F9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instrText xml:space="preserve"> ADDIN EN.CITE &lt;EndNote&gt;&lt;Cite&gt;&lt;Author&gt;van Spaendonck-Zwarts&lt;/Author&gt;&lt;Year&gt;2012&lt;/Year&gt;&lt;RecNum&gt;179&lt;/RecNum&gt;&lt;DisplayText&gt;&lt;style face="superscript"&gt;42&lt;/style&gt;&lt;/DisplayText&gt;&lt;record&gt;&lt;rec-number&gt;179&lt;/rec-number&gt;&lt;foreign-keys&gt;&lt;key app="EN" db-id="ezrtrddz3azptaed22nvte0id2xetzdaz9p9" timestamp="1561473812"&gt;179&lt;/key&gt;&lt;/foreign-keys&gt;&lt;ref-type name="Journal Article"&gt;17&lt;/ref-type&gt;&lt;contributors&gt;&lt;authors&gt;&lt;author&gt;van Spaendonck-Zwarts, K. Y.&lt;/author&gt;&lt;author&gt;van der Kooi, A. J.&lt;/author&gt;&lt;author&gt;van den Berg, M. P.&lt;/author&gt;&lt;author&gt;Ippel, E. F.&lt;/author&gt;&lt;author&gt;Boven, L. G.&lt;/author&gt;&lt;author&gt;Yee, W. C.&lt;/author&gt;&lt;author&gt;van den Wijngaard, A.&lt;/author&gt;&lt;author&gt;Brusse, E.&lt;/author&gt;&lt;author&gt;Hoogendijk, J. E.&lt;/author&gt;&lt;author&gt;Doevendans, P. A.&lt;/author&gt;&lt;author&gt;de Visser, M.&lt;/author&gt;&lt;author&gt;Jongbloed, J. D.&lt;/author&gt;&lt;author&gt;van Tintelen, J. P.&lt;/author&gt;&lt;/authors&gt;&lt;/contributors&gt;&lt;auth-address&gt;Department of Genetics, University of Groningen, University Medical Center Groningen, PO Box 30001, 9700 RB, Groningen, the Netherlands, k.y.spaendonck@umcg.nl.&lt;/auth-address&gt;&lt;titles&gt;&lt;title&gt;Recurrent and founder mutations in the Netherlands: the cardiac phenotype of DES founder mutations p.S13F and p.N342D&lt;/title&gt;&lt;secondary-title&gt;Neth Heart J&lt;/secondary-title&gt;&lt;/titles&gt;&lt;periodical&gt;&lt;full-title&gt;Neth Heart J&lt;/full-title&gt;&lt;/periodical&gt;&lt;pages&gt;219-28&lt;/pages&gt;&lt;volume&gt;20&lt;/volume&gt;&lt;number&gt;5&lt;/number&gt;&lt;edition&gt;2012/01/05&lt;/edition&gt;&lt;dates&gt;&lt;year&gt;2012&lt;/year&gt;&lt;pub-dates&gt;&lt;date&gt;May&lt;/date&gt;&lt;/pub-dates&gt;&lt;/dates&gt;&lt;isbn&gt;1876-6250 (Electronic)&amp;#xD;1568-5888 (Linking)&lt;/isbn&gt;&lt;accession-num&gt;22215463&lt;/accession-num&gt;&lt;urls&gt;&lt;related-urls&gt;&lt;url&gt;https://www.ncbi.nlm.nih.gov/pubmed/22215463&lt;/url&gt;&lt;/related-urls&gt;&lt;/urls&gt;&lt;custom2&gt;PMC3346870&lt;/custom2&gt;&lt;electronic-resource-num&gt;10.1007/s12471-011-0233-y&lt;/electronic-resource-num&gt;&lt;/record&gt;&lt;/Cite&gt;&lt;/EndNote&gt;</w:instrText>
            </w:r>
            <w:r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fldChar w:fldCharType="separate"/>
            </w:r>
            <w:r w:rsidR="00B246B6" w:rsidRPr="00B246B6">
              <w:rPr>
                <w:rFonts w:ascii="Calibri" w:hAnsi="Calibri" w:cs="Calibri"/>
                <w:noProof/>
                <w:color w:val="000000"/>
                <w:sz w:val="20"/>
                <w:szCs w:val="20"/>
                <w:vertAlign w:val="superscript"/>
                <w:lang w:val="en-US"/>
              </w:rPr>
              <w:t>42</w:t>
            </w:r>
            <w:r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fldChar w:fldCharType="end"/>
            </w:r>
            <w:r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 xml:space="preserve"> and Otten et al.</w:t>
            </w:r>
            <w:r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PdHRlbjwvQXV0aG9yPjxZZWFyPjIwMTA8L1llYXI+PFJl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</w:fldData>
              </w:fldChar>
            </w:r>
            <w:r w:rsidR="00214F9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instrText xml:space="preserve"> ADDIN EN.CITE </w:instrText>
            </w:r>
            <w:r w:rsidR="00214F9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PdHRlbjwvQXV0aG9yPjxZZWFyPjIwMTA8L1llYXI+PFJl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</w:fldData>
              </w:fldChar>
            </w:r>
            <w:r w:rsidR="00214F9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instrText xml:space="preserve"> ADDIN EN.CITE.DATA </w:instrText>
            </w:r>
            <w:r w:rsidR="00214F9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r>
            <w:r w:rsidR="00214F9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fldChar w:fldCharType="end"/>
            </w:r>
            <w:r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r>
            <w:r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fldChar w:fldCharType="separate"/>
            </w:r>
            <w:r w:rsidR="00656961" w:rsidRPr="00656961">
              <w:rPr>
                <w:rFonts w:ascii="Calibri" w:hAnsi="Calibri" w:cs="Calibri"/>
                <w:noProof/>
                <w:color w:val="000000"/>
                <w:sz w:val="20"/>
                <w:szCs w:val="20"/>
                <w:vertAlign w:val="superscript"/>
                <w:lang w:val="en-US"/>
              </w:rPr>
              <w:t>29</w:t>
            </w:r>
            <w:r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2437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50000923" w14:textId="4D1F5BF3" w:rsidR="00C0630D" w:rsidRPr="00211387" w:rsidRDefault="00C0630D" w:rsidP="00C0630D">
            <w:pPr>
              <w:autoSpaceDE w:val="0"/>
              <w:autoSpaceDN w:val="0"/>
              <w:adjustRightInd w:val="0"/>
              <w:snapToGrid w:val="0"/>
              <w:spacing w:before="120" w:after="100" w:afterAutospacing="1"/>
              <w:contextualSpacing/>
              <w:jc w:val="center"/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﻿c.1024A&gt;G, p.</w:t>
            </w:r>
            <w:r w:rsidR="008E5043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Asn</w:t>
            </w:r>
            <w:r w:rsidR="008E5043"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342</w:t>
            </w:r>
            <w:r w:rsidR="008E5043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Asp</w:t>
            </w:r>
          </w:p>
        </w:tc>
        <w:tc>
          <w:tcPr>
            <w:tcW w:w="728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2C6B589C" w14:textId="77777777" w:rsidR="00C0630D" w:rsidRPr="00211387" w:rsidRDefault="00C0630D" w:rsidP="00C0630D">
            <w:pPr>
              <w:autoSpaceDE w:val="0"/>
              <w:autoSpaceDN w:val="0"/>
              <w:adjustRightInd w:val="0"/>
              <w:snapToGrid w:val="0"/>
              <w:spacing w:before="120" w:after="100" w:afterAutospacing="1"/>
              <w:contextualSpacing/>
              <w:jc w:val="center"/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vAlign w:val="center"/>
          </w:tcPr>
          <w:p w14:paraId="2D332ACB" w14:textId="326D9970" w:rsidR="00C0630D" w:rsidRPr="00211387" w:rsidRDefault="00C0630D" w:rsidP="00C0630D">
            <w:pPr>
              <w:autoSpaceDE w:val="0"/>
              <w:autoSpaceDN w:val="0"/>
              <w:adjustRightInd w:val="0"/>
              <w:snapToGrid w:val="0"/>
              <w:spacing w:before="120" w:after="100" w:afterAutospacing="1"/>
              <w:contextualSpacing/>
              <w:jc w:val="center"/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Precordial TWI (n=1), First degree AVB (n=2)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1EFD8A96" w14:textId="5696A95F" w:rsidR="00C0630D" w:rsidRPr="00211387" w:rsidRDefault="00C0630D" w:rsidP="00C0630D">
            <w:pPr>
              <w:autoSpaceDE w:val="0"/>
              <w:autoSpaceDN w:val="0"/>
              <w:adjustRightInd w:val="0"/>
              <w:snapToGrid w:val="0"/>
              <w:spacing w:before="120" w:after="100" w:afterAutospacing="1"/>
              <w:contextualSpacing/>
              <w:jc w:val="center"/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RV or LV predominance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7FBA51FD" w14:textId="5562D108" w:rsidR="00C0630D" w:rsidRPr="00211387" w:rsidRDefault="00C0630D" w:rsidP="00C0630D">
            <w:pPr>
              <w:autoSpaceDE w:val="0"/>
              <w:autoSpaceDN w:val="0"/>
              <w:adjustRightInd w:val="0"/>
              <w:snapToGrid w:val="0"/>
              <w:spacing w:before="120" w:after="100" w:afterAutospacing="1"/>
              <w:contextualSpacing/>
              <w:jc w:val="center"/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VE and VT (n=1)</w:t>
            </w:r>
            <w:r w:rsidR="009728BC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, SCD (n=1)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29E84B47" w14:textId="6CAF2AC2" w:rsidR="00C0630D" w:rsidRPr="00211387" w:rsidRDefault="00C0630D" w:rsidP="00C0630D">
            <w:pPr>
              <w:autoSpaceDE w:val="0"/>
              <w:autoSpaceDN w:val="0"/>
              <w:adjustRightInd w:val="0"/>
              <w:snapToGrid w:val="0"/>
              <w:spacing w:before="120" w:after="100" w:afterAutospacing="1"/>
              <w:contextualSpacing/>
              <w:jc w:val="center"/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None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vAlign w:val="center"/>
          </w:tcPr>
          <w:p w14:paraId="4F9C99B7" w14:textId="52863CDD" w:rsidR="00C0630D" w:rsidRPr="00211387" w:rsidRDefault="00C0630D" w:rsidP="00C0630D">
            <w:pPr>
              <w:autoSpaceDE w:val="0"/>
              <w:autoSpaceDN w:val="0"/>
              <w:adjustRightInd w:val="0"/>
              <w:snapToGrid w:val="0"/>
              <w:spacing w:before="120" w:after="100" w:afterAutospacing="1"/>
              <w:contextualSpacing/>
              <w:jc w:val="center"/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Desmin aggregates in peripheral muscle biopsy</w:t>
            </w:r>
          </w:p>
        </w:tc>
      </w:tr>
      <w:tr w:rsidR="002373C6" w:rsidRPr="002373C6" w14:paraId="53D0530B" w14:textId="77777777" w:rsidTr="00F27F54">
        <w:trPr>
          <w:trHeight w:val="397"/>
          <w:jc w:val="center"/>
        </w:trPr>
        <w:tc>
          <w:tcPr>
            <w:tcW w:w="1844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754507FF" w14:textId="1A47151F" w:rsidR="00C0630D" w:rsidRPr="00211387" w:rsidRDefault="00C0630D" w:rsidP="004F2B06">
            <w:pPr>
              <w:autoSpaceDE w:val="0"/>
              <w:autoSpaceDN w:val="0"/>
              <w:adjustRightInd w:val="0"/>
              <w:snapToGrid w:val="0"/>
              <w:spacing w:before="120" w:after="100" w:afterAutospacing="1"/>
              <w:contextualSpacing/>
              <w:jc w:val="center"/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Bermudez-Jimenez et al.</w:t>
            </w:r>
            <w:r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CZXJtdWRlei1KaW1lbmV6PC9BdXRob3I+PFllYXI+MjAx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</w:fldData>
              </w:fldChar>
            </w:r>
            <w:r w:rsidR="00656961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instrText xml:space="preserve"> ADDIN EN.CITE </w:instrText>
            </w:r>
            <w:r w:rsidR="00656961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CZXJtdWRlei1KaW1lbmV6PC9BdXRob3I+PFllYXI+MjAx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</w:fldData>
              </w:fldChar>
            </w:r>
            <w:r w:rsidR="00656961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instrText xml:space="preserve"> ADDIN EN.CITE.DATA </w:instrText>
            </w:r>
            <w:r w:rsidR="00656961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r>
            <w:r w:rsidR="00656961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fldChar w:fldCharType="end"/>
            </w:r>
            <w:r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r>
            <w:r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fldChar w:fldCharType="separate"/>
            </w:r>
            <w:r w:rsidR="00656961" w:rsidRPr="00656961">
              <w:rPr>
                <w:rFonts w:ascii="Calibri" w:hAnsi="Calibri" w:cs="Calibri"/>
                <w:noProof/>
                <w:color w:val="000000"/>
                <w:sz w:val="20"/>
                <w:szCs w:val="20"/>
                <w:vertAlign w:val="superscript"/>
                <w:lang w:val="en-US"/>
              </w:rPr>
              <w:t>25</w:t>
            </w:r>
            <w:r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2437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7450BB8B" w14:textId="67D01CAA" w:rsidR="00C0630D" w:rsidRPr="00211387" w:rsidRDefault="00C0630D" w:rsidP="00C0630D">
            <w:pPr>
              <w:autoSpaceDE w:val="0"/>
              <w:autoSpaceDN w:val="0"/>
              <w:adjustRightInd w:val="0"/>
              <w:snapToGrid w:val="0"/>
              <w:spacing w:before="120" w:after="100" w:afterAutospacing="1"/>
              <w:contextualSpacing/>
              <w:jc w:val="center"/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﻿</w:t>
            </w:r>
            <w:r w:rsidR="000736C2" w:rsidRPr="00211387">
              <w:rPr>
                <w:sz w:val="20"/>
                <w:szCs w:val="20"/>
              </w:rPr>
              <w:t xml:space="preserve"> </w:t>
            </w:r>
            <w:r w:rsidR="000736C2"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 xml:space="preserve">﻿c.1203G&gt;C , </w:t>
            </w:r>
            <w:r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p.</w:t>
            </w:r>
            <w:r w:rsidR="008E5043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Glu</w:t>
            </w:r>
            <w:r w:rsidR="008E5043"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401</w:t>
            </w:r>
            <w:r w:rsidR="008E5043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Asp</w:t>
            </w:r>
          </w:p>
        </w:tc>
        <w:tc>
          <w:tcPr>
            <w:tcW w:w="728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5837B1B7" w14:textId="77777777" w:rsidR="00C0630D" w:rsidRPr="00211387" w:rsidRDefault="00C0630D" w:rsidP="00C0630D">
            <w:pPr>
              <w:autoSpaceDE w:val="0"/>
              <w:autoSpaceDN w:val="0"/>
              <w:adjustRightInd w:val="0"/>
              <w:snapToGrid w:val="0"/>
              <w:spacing w:before="120" w:after="100" w:afterAutospacing="1"/>
              <w:contextualSpacing/>
              <w:jc w:val="center"/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23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vAlign w:val="center"/>
          </w:tcPr>
          <w:p w14:paraId="6BA99ACF" w14:textId="3AF5C8FF" w:rsidR="00C0630D" w:rsidRPr="00211387" w:rsidRDefault="00080046" w:rsidP="00C0630D">
            <w:pPr>
              <w:autoSpaceDE w:val="0"/>
              <w:autoSpaceDN w:val="0"/>
              <w:adjustRightInd w:val="0"/>
              <w:snapToGrid w:val="0"/>
              <w:spacing w:before="120" w:after="100" w:afterAutospacing="1"/>
              <w:contextualSpacing/>
              <w:jc w:val="center"/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Low voltage (n=12), Precordial TWI (n=14), Inferior TWI (n=11)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64A4F587" w14:textId="4A4491D6" w:rsidR="00C0630D" w:rsidRPr="00211387" w:rsidRDefault="00080046" w:rsidP="00C0630D">
            <w:pPr>
              <w:autoSpaceDE w:val="0"/>
              <w:autoSpaceDN w:val="0"/>
              <w:adjustRightInd w:val="0"/>
              <w:snapToGrid w:val="0"/>
              <w:spacing w:before="120" w:after="100" w:afterAutospacing="1"/>
              <w:contextualSpacing/>
              <w:jc w:val="center"/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LV predominance (n=15)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276C1F7A" w14:textId="1BB972A3" w:rsidR="00C0630D" w:rsidRPr="00211387" w:rsidRDefault="00080046" w:rsidP="00C0630D">
            <w:pPr>
              <w:autoSpaceDE w:val="0"/>
              <w:autoSpaceDN w:val="0"/>
              <w:adjustRightInd w:val="0"/>
              <w:snapToGrid w:val="0"/>
              <w:spacing w:before="120" w:after="100" w:afterAutospacing="1"/>
              <w:contextualSpacing/>
              <w:jc w:val="center"/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VE (n=17), VT (n=6), SCD (n=4)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7A004037" w14:textId="62087484" w:rsidR="00C0630D" w:rsidRPr="00211387" w:rsidRDefault="00080046" w:rsidP="00C0630D">
            <w:pPr>
              <w:autoSpaceDE w:val="0"/>
              <w:autoSpaceDN w:val="0"/>
              <w:adjustRightInd w:val="0"/>
              <w:snapToGrid w:val="0"/>
              <w:spacing w:before="120" w:after="100" w:afterAutospacing="1"/>
              <w:contextualSpacing/>
              <w:jc w:val="center"/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Yes (n=9)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vAlign w:val="center"/>
          </w:tcPr>
          <w:p w14:paraId="76AC8752" w14:textId="12BABFEF" w:rsidR="00C0630D" w:rsidRPr="00211387" w:rsidRDefault="002373C6" w:rsidP="00C0630D">
            <w:pPr>
              <w:autoSpaceDE w:val="0"/>
              <w:autoSpaceDN w:val="0"/>
              <w:adjustRightInd w:val="0"/>
              <w:snapToGrid w:val="0"/>
              <w:spacing w:before="120" w:after="100" w:afterAutospacing="1"/>
              <w:contextualSpacing/>
              <w:jc w:val="center"/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Myocardial degeneration, adipose tissue infiltration. Reduced ID DSP and PG. No desmin aggregates.</w:t>
            </w:r>
          </w:p>
        </w:tc>
      </w:tr>
      <w:tr w:rsidR="002373C6" w:rsidRPr="002373C6" w14:paraId="7BBDAB43" w14:textId="77777777" w:rsidTr="00F27F54">
        <w:trPr>
          <w:trHeight w:val="397"/>
          <w:jc w:val="center"/>
        </w:trPr>
        <w:tc>
          <w:tcPr>
            <w:tcW w:w="1844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47CECA25" w14:textId="4727C015" w:rsidR="00C0630D" w:rsidRPr="00211387" w:rsidRDefault="00C0630D" w:rsidP="004F2B06">
            <w:pPr>
              <w:autoSpaceDE w:val="0"/>
              <w:autoSpaceDN w:val="0"/>
              <w:adjustRightInd w:val="0"/>
              <w:snapToGrid w:val="0"/>
              <w:spacing w:before="120" w:after="100" w:afterAutospacing="1"/>
              <w:contextualSpacing/>
              <w:jc w:val="center"/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Ripol-Vera et al.</w:t>
            </w:r>
            <w:r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SaXBvbGwtVmVyYTwvQXV0aG9yPjxZZWFyPjIwMTU8L1ll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=
</w:fldData>
              </w:fldChar>
            </w:r>
            <w:r w:rsidR="00214F9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instrText xml:space="preserve"> ADDIN EN.CITE </w:instrText>
            </w:r>
            <w:r w:rsidR="00214F9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SaXBvbGwtVmVyYTwvQXV0aG9yPjxZZWFyPjIwMTU8L1ll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=
</w:fldData>
              </w:fldChar>
            </w:r>
            <w:r w:rsidR="00214F9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instrText xml:space="preserve"> ADDIN EN.CITE.DATA </w:instrText>
            </w:r>
            <w:r w:rsidR="00214F9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r>
            <w:r w:rsidR="00214F9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fldChar w:fldCharType="end"/>
            </w:r>
            <w:r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r>
            <w:r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fldChar w:fldCharType="separate"/>
            </w:r>
            <w:r w:rsidR="00B246B6" w:rsidRPr="00B246B6">
              <w:rPr>
                <w:rFonts w:ascii="Calibri" w:hAnsi="Calibri" w:cs="Calibri"/>
                <w:noProof/>
                <w:color w:val="000000"/>
                <w:sz w:val="20"/>
                <w:szCs w:val="20"/>
                <w:vertAlign w:val="superscript"/>
                <w:lang w:val="en-US"/>
              </w:rPr>
              <w:t>43</w:t>
            </w:r>
            <w:r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2437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632DD2AB" w14:textId="55D86429" w:rsidR="00C0630D" w:rsidRPr="00907511" w:rsidRDefault="00C0630D" w:rsidP="00FA306E">
            <w:pPr>
              <w:autoSpaceDE w:val="0"/>
              <w:autoSpaceDN w:val="0"/>
              <w:adjustRightInd w:val="0"/>
              <w:snapToGrid w:val="0"/>
              <w:spacing w:before="120" w:after="100" w:afterAutospacing="1"/>
              <w:contextualSpacing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﻿p.R415E</w:t>
            </w:r>
            <w:r w:rsidR="00FA306E" w:rsidRPr="00FA306E">
              <w:rPr>
                <w:rFonts w:ascii="Calibri" w:hAnsi="Calibri" w:cs="Calibri"/>
                <w:color w:val="000000"/>
                <w:sz w:val="20"/>
                <w:szCs w:val="20"/>
              </w:rPr>
              <w:t>†</w:t>
            </w:r>
          </w:p>
        </w:tc>
        <w:tc>
          <w:tcPr>
            <w:tcW w:w="728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6FF7D32B" w14:textId="77777777" w:rsidR="00C0630D" w:rsidRPr="00211387" w:rsidRDefault="00C0630D" w:rsidP="00C0630D">
            <w:pPr>
              <w:autoSpaceDE w:val="0"/>
              <w:autoSpaceDN w:val="0"/>
              <w:adjustRightInd w:val="0"/>
              <w:snapToGrid w:val="0"/>
              <w:spacing w:before="120" w:after="100" w:afterAutospacing="1"/>
              <w:contextualSpacing/>
              <w:jc w:val="center"/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vAlign w:val="center"/>
          </w:tcPr>
          <w:p w14:paraId="116D0BCA" w14:textId="18BE24D0" w:rsidR="00C0630D" w:rsidRPr="00211387" w:rsidRDefault="00561AA9" w:rsidP="00C0630D">
            <w:pPr>
              <w:autoSpaceDE w:val="0"/>
              <w:autoSpaceDN w:val="0"/>
              <w:adjustRightInd w:val="0"/>
              <w:snapToGrid w:val="0"/>
              <w:spacing w:before="120" w:after="100" w:afterAutospacing="1"/>
              <w:contextualSpacing/>
              <w:jc w:val="center"/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None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1F69FEE7" w14:textId="0DD3E5BE" w:rsidR="00C0630D" w:rsidRPr="00211387" w:rsidRDefault="00772DDA" w:rsidP="00C0630D">
            <w:pPr>
              <w:autoSpaceDE w:val="0"/>
              <w:autoSpaceDN w:val="0"/>
              <w:adjustRightInd w:val="0"/>
              <w:snapToGrid w:val="0"/>
              <w:spacing w:before="120" w:after="100" w:afterAutospacing="1"/>
              <w:contextualSpacing/>
              <w:jc w:val="center"/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LV predominance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4064B870" w14:textId="0C0F2F48" w:rsidR="00C0630D" w:rsidRPr="00211387" w:rsidRDefault="00772DDA" w:rsidP="00C0630D">
            <w:pPr>
              <w:autoSpaceDE w:val="0"/>
              <w:autoSpaceDN w:val="0"/>
              <w:adjustRightInd w:val="0"/>
              <w:snapToGrid w:val="0"/>
              <w:spacing w:before="120" w:after="100" w:afterAutospacing="1"/>
              <w:contextualSpacing/>
              <w:jc w:val="center"/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VT</w:t>
            </w:r>
            <w:r w:rsidR="009728BC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, SCD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73047654" w14:textId="165F7D2F" w:rsidR="00C0630D" w:rsidRPr="00211387" w:rsidRDefault="00772DDA" w:rsidP="00C0630D">
            <w:pPr>
              <w:autoSpaceDE w:val="0"/>
              <w:autoSpaceDN w:val="0"/>
              <w:adjustRightInd w:val="0"/>
              <w:snapToGrid w:val="0"/>
              <w:spacing w:before="120" w:after="100" w:afterAutospacing="1"/>
              <w:contextualSpacing/>
              <w:jc w:val="center"/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None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vAlign w:val="center"/>
          </w:tcPr>
          <w:p w14:paraId="0D3C65F6" w14:textId="2DF1B9EB" w:rsidR="00C0630D" w:rsidRPr="00211387" w:rsidRDefault="00772DDA" w:rsidP="00C0630D">
            <w:pPr>
              <w:autoSpaceDE w:val="0"/>
              <w:autoSpaceDN w:val="0"/>
              <w:adjustRightInd w:val="0"/>
              <w:snapToGrid w:val="0"/>
              <w:spacing w:before="120" w:after="100" w:afterAutospacing="1"/>
              <w:contextualSpacing/>
              <w:jc w:val="center"/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NA</w:t>
            </w:r>
          </w:p>
        </w:tc>
      </w:tr>
      <w:tr w:rsidR="002373C6" w:rsidRPr="002373C6" w14:paraId="1E4A682C" w14:textId="77777777" w:rsidTr="00F27F54">
        <w:trPr>
          <w:trHeight w:val="397"/>
          <w:jc w:val="center"/>
        </w:trPr>
        <w:tc>
          <w:tcPr>
            <w:tcW w:w="18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0BE43EBC" w14:textId="4A50E9FE" w:rsidR="00C0630D" w:rsidRPr="00211387" w:rsidRDefault="00C0630D" w:rsidP="004F2B06">
            <w:pPr>
              <w:autoSpaceDE w:val="0"/>
              <w:autoSpaceDN w:val="0"/>
              <w:adjustRightInd w:val="0"/>
              <w:snapToGrid w:val="0"/>
              <w:spacing w:before="120" w:after="100" w:afterAutospacing="1"/>
              <w:contextualSpacing/>
              <w:jc w:val="center"/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Oomen et al.</w:t>
            </w:r>
            <w:r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fldChar w:fldCharType="begin"/>
            </w:r>
            <w:r w:rsidR="00214F9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instrText xml:space="preserve"> ADDIN EN.CITE &lt;EndNote&gt;&lt;Cite&gt;&lt;Author&gt;Oomen&lt;/Author&gt;&lt;Year&gt;2018&lt;/Year&gt;&lt;RecNum&gt;193&lt;/RecNum&gt;&lt;DisplayText&gt;&lt;style face="superscript"&gt;28&lt;/style&gt;&lt;/DisplayText&gt;&lt;record&gt;&lt;rec-number&gt;193&lt;/rec-number&gt;&lt;foreign-keys&gt;&lt;key app="EN" db-id="ezrtrddz3azptaed22nvte0id2xetzdaz9p9" timestamp="1561476416"&gt;193&lt;/key&gt;&lt;/foreign-keys&gt;&lt;ref-type name="Journal Article"&gt;17&lt;/ref-type&gt;&lt;contributors&gt;&lt;authors&gt;&lt;author&gt;Oomen, Awgj&lt;/author&gt;&lt;author&gt;Jones, K.&lt;/author&gt;&lt;author&gt;Yeates, L.&lt;/author&gt;&lt;author&gt;Semsarian, C.&lt;/author&gt;&lt;author&gt;Ingles, J.&lt;/author&gt;&lt;author&gt;Sy, R. W.&lt;/author&gt;&lt;/authors&gt;&lt;/contributors&gt;&lt;auth-address&gt;Department of Cardiology, Royal Prince Alfred Hospital, Camperdown, Australia.&amp;#xD;Agnes Ginges Centre for Molecular Cardiology, Centenary Institute, Camperdown, Australia.&amp;#xD;Sydney Medical School, University of Sydney, Camperdown, Australia.&lt;/auth-address&gt;&lt;titles&gt;&lt;title&gt;Rare desmin variant causing penetrant life-threatening arrhythmic cardiomyopathy&lt;/title&gt;&lt;secondary-title&gt;HeartRhythm Case Rep&lt;/secondary-title&gt;&lt;/titles&gt;&lt;periodical&gt;&lt;full-title&gt;HeartRhythm Case Rep&lt;/full-title&gt;&lt;/periodical&gt;&lt;pages&gt;318-323&lt;/pages&gt;&lt;volume&gt;4&lt;/volume&gt;&lt;number&gt;7&lt;/number&gt;&lt;edition&gt;2018/07/20&lt;/edition&gt;&lt;keywords&gt;&lt;keyword&gt;Cardiomyopathy&lt;/keyword&gt;&lt;keyword&gt;Desmin&lt;/keyword&gt;&lt;keyword&gt;Heart block&lt;/keyword&gt;&lt;keyword&gt;Heart failure&lt;/keyword&gt;&lt;keyword&gt;Ventricular arrhythmia&lt;/keyword&gt;&lt;/keywords&gt;&lt;dates&gt;&lt;year&gt;2018&lt;/year&gt;&lt;pub-dates&gt;&lt;date&gt;Jul&lt;/date&gt;&lt;/pub-dates&gt;&lt;/dates&gt;&lt;isbn&gt;2214-0271 (Print)&amp;#xD;2214-0271 (Linking)&lt;/isbn&gt;&lt;accession-num&gt;30023281&lt;/accession-num&gt;&lt;urls&gt;&lt;related-urls&gt;&lt;url&gt;https://www.ncbi.nlm.nih.gov/pubmed/30023281&lt;/url&gt;&lt;/related-urls&gt;&lt;/urls&gt;&lt;custom2&gt;PMC6050459&lt;/custom2&gt;&lt;electronic-resource-num&gt;10.1016/j.hrcr.2018.04.007&lt;/electronic-resource-num&gt;&lt;/record&gt;&lt;/Cite&gt;&lt;/EndNote&gt;</w:instrText>
            </w:r>
            <w:r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fldChar w:fldCharType="separate"/>
            </w:r>
            <w:r w:rsidR="00656961" w:rsidRPr="00656961">
              <w:rPr>
                <w:rFonts w:ascii="Calibri" w:hAnsi="Calibri" w:cs="Calibri"/>
                <w:noProof/>
                <w:color w:val="000000"/>
                <w:sz w:val="20"/>
                <w:szCs w:val="20"/>
                <w:vertAlign w:val="superscript"/>
                <w:lang w:val="en-US"/>
              </w:rPr>
              <w:t>28</w:t>
            </w:r>
            <w:r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fldChar w:fldCharType="end"/>
            </w:r>
            <w:r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 xml:space="preserve"> and Otten et al.</w:t>
            </w:r>
            <w:r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PdHRlbjwvQXV0aG9yPjxZZWFyPjIwMTA8L1llYXI+PFJl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</w:fldData>
              </w:fldChar>
            </w:r>
            <w:r w:rsidR="00214F9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instrText xml:space="preserve"> ADDIN EN.CITE </w:instrText>
            </w:r>
            <w:r w:rsidR="00214F9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PdHRlbjwvQXV0aG9yPjxZZWFyPjIwMTA8L1llYXI+PFJl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</w:fldData>
              </w:fldChar>
            </w:r>
            <w:r w:rsidR="00214F9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instrText xml:space="preserve"> ADDIN EN.CITE.DATA </w:instrText>
            </w:r>
            <w:r w:rsidR="00214F9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r>
            <w:r w:rsidR="00214F9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fldChar w:fldCharType="end"/>
            </w:r>
            <w:r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r>
            <w:r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fldChar w:fldCharType="separate"/>
            </w:r>
            <w:r w:rsidR="00656961" w:rsidRPr="00656961">
              <w:rPr>
                <w:rFonts w:ascii="Calibri" w:hAnsi="Calibri" w:cs="Calibri"/>
                <w:noProof/>
                <w:color w:val="000000"/>
                <w:sz w:val="20"/>
                <w:szCs w:val="20"/>
                <w:vertAlign w:val="superscript"/>
                <w:lang w:val="en-US"/>
              </w:rPr>
              <w:t>29</w:t>
            </w:r>
            <w:r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243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4E477A01" w14:textId="18B360A2" w:rsidR="00C0630D" w:rsidRPr="00211387" w:rsidRDefault="00C0630D" w:rsidP="00C0630D">
            <w:pPr>
              <w:autoSpaceDE w:val="0"/>
              <w:autoSpaceDN w:val="0"/>
              <w:adjustRightInd w:val="0"/>
              <w:snapToGrid w:val="0"/>
              <w:spacing w:before="120" w:after="100" w:afterAutospacing="1"/>
              <w:contextualSpacing/>
              <w:jc w:val="center"/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c.1360C&gt;T. p.</w:t>
            </w:r>
            <w:r w:rsidR="008E5043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Arg</w:t>
            </w:r>
            <w:r w:rsidR="008E5043"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454</w:t>
            </w:r>
            <w:r w:rsidR="008E5043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Trp</w:t>
            </w:r>
          </w:p>
        </w:tc>
        <w:tc>
          <w:tcPr>
            <w:tcW w:w="72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27204BAF" w14:textId="19EC7FC1" w:rsidR="00C0630D" w:rsidRPr="00211387" w:rsidRDefault="00C0630D" w:rsidP="00C0630D">
            <w:pPr>
              <w:autoSpaceDE w:val="0"/>
              <w:autoSpaceDN w:val="0"/>
              <w:adjustRightInd w:val="0"/>
              <w:snapToGrid w:val="0"/>
              <w:spacing w:before="120" w:after="100" w:afterAutospacing="1"/>
              <w:contextualSpacing/>
              <w:jc w:val="center"/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D0451D1" w14:textId="0AC4E768" w:rsidR="00C0630D" w:rsidRPr="00211387" w:rsidRDefault="00C0630D" w:rsidP="00C0630D">
            <w:pPr>
              <w:autoSpaceDE w:val="0"/>
              <w:autoSpaceDN w:val="0"/>
              <w:adjustRightInd w:val="0"/>
              <w:snapToGrid w:val="0"/>
              <w:spacing w:before="120" w:after="100" w:afterAutospacing="1"/>
              <w:contextualSpacing/>
              <w:jc w:val="center"/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Complete AVB (n=3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49C37F37" w14:textId="4D65C2B6" w:rsidR="00C0630D" w:rsidRPr="00211387" w:rsidRDefault="00C0630D" w:rsidP="00C0630D">
            <w:pPr>
              <w:autoSpaceDE w:val="0"/>
              <w:autoSpaceDN w:val="0"/>
              <w:adjustRightInd w:val="0"/>
              <w:snapToGrid w:val="0"/>
              <w:spacing w:before="120" w:after="100" w:afterAutospacing="1"/>
              <w:contextualSpacing/>
              <w:jc w:val="center"/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LV predominance (n=3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6BF434F9" w14:textId="3B67B592" w:rsidR="00C0630D" w:rsidRPr="00211387" w:rsidRDefault="00C0630D" w:rsidP="00C0630D">
            <w:pPr>
              <w:autoSpaceDE w:val="0"/>
              <w:autoSpaceDN w:val="0"/>
              <w:adjustRightInd w:val="0"/>
              <w:snapToGrid w:val="0"/>
              <w:spacing w:before="120" w:after="100" w:afterAutospacing="1"/>
              <w:contextualSpacing/>
              <w:jc w:val="center"/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VE and VF (n=1) and VT (n=1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12A1260D" w14:textId="1137F514" w:rsidR="00C0630D" w:rsidRPr="00211387" w:rsidRDefault="00C0630D" w:rsidP="00C0630D">
            <w:pPr>
              <w:autoSpaceDE w:val="0"/>
              <w:autoSpaceDN w:val="0"/>
              <w:adjustRightInd w:val="0"/>
              <w:snapToGrid w:val="0"/>
              <w:spacing w:before="120" w:after="100" w:afterAutospacing="1"/>
              <w:contextualSpacing/>
              <w:jc w:val="center"/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Yes (n=3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B3D8249" w14:textId="3D0F2345" w:rsidR="00C0630D" w:rsidRPr="00211387" w:rsidRDefault="00C0630D" w:rsidP="00C0630D">
            <w:pPr>
              <w:autoSpaceDE w:val="0"/>
              <w:autoSpaceDN w:val="0"/>
              <w:adjustRightInd w:val="0"/>
              <w:snapToGrid w:val="0"/>
              <w:spacing w:before="120" w:after="100" w:afterAutospacing="1"/>
              <w:contextualSpacing/>
              <w:jc w:val="center"/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Myocardial fibrosis (n=2) and inflammation (n=1). Reduced ID DSP, PKP2, CX43 (n=2)</w:t>
            </w:r>
            <w:r w:rsidR="002373C6" w:rsidRPr="00211387"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. Desmin aggregates (n=2).</w:t>
            </w:r>
          </w:p>
        </w:tc>
      </w:tr>
    </w:tbl>
    <w:p w14:paraId="0C9D61A0" w14:textId="0655DE08" w:rsidR="00CD4BFF" w:rsidRDefault="00502522" w:rsidP="00220AE8">
      <w:pPr>
        <w:jc w:val="both"/>
        <w:rPr>
          <w:rFonts w:ascii="Calibri" w:hAnsi="Calibri" w:cs="Calibri"/>
          <w:color w:val="000000"/>
        </w:rPr>
      </w:pPr>
      <w:r>
        <w:t xml:space="preserve">AVB=Atrio-ventricular block; </w:t>
      </w:r>
      <w:r w:rsidR="006B322D">
        <w:t xml:space="preserve">CX43=Connexin 43; DSP=Desmoplakin; </w:t>
      </w:r>
      <w:r w:rsidR="00080046">
        <w:t xml:space="preserve">EW=Epsilon wave; </w:t>
      </w:r>
      <w:r w:rsidR="006B322D">
        <w:t xml:space="preserve">ID=Intercalated disc; </w:t>
      </w:r>
      <w:r w:rsidR="00EB30BB">
        <w:t xml:space="preserve">IHC=Immunohistochemistry; </w:t>
      </w:r>
      <w:r w:rsidR="003951F7">
        <w:t xml:space="preserve">LAFB=Left anterior fascicular block; </w:t>
      </w:r>
      <w:r w:rsidR="004821BD">
        <w:t xml:space="preserve">LV=Left ventricular; </w:t>
      </w:r>
      <w:r w:rsidR="00EB30BB">
        <w:t xml:space="preserve">NA=Not available; </w:t>
      </w:r>
      <w:r w:rsidR="006B322D">
        <w:t xml:space="preserve">PKP2=Plakophilin-2; </w:t>
      </w:r>
      <w:r w:rsidR="002373C6">
        <w:t xml:space="preserve">PG=Plakoglobin; </w:t>
      </w:r>
      <w:r w:rsidR="003951F7">
        <w:t xml:space="preserve">RBBB=Right bundle branch block; </w:t>
      </w:r>
      <w:r w:rsidR="004821BD">
        <w:t>RV=Right ventricular</w:t>
      </w:r>
      <w:r w:rsidR="00EB30BB">
        <w:t xml:space="preserve">; </w:t>
      </w:r>
      <w:r w:rsidR="00080046" w:rsidRPr="009728BC">
        <w:t>SCD</w:t>
      </w:r>
      <w:r w:rsidR="00080046">
        <w:t xml:space="preserve">=Sudden cardiac death; </w:t>
      </w:r>
      <w:r w:rsidR="00EB30BB">
        <w:t>TWI=</w:t>
      </w:r>
      <w:r w:rsidR="00EB30BB" w:rsidRPr="00FA306E">
        <w:t>T-wave inversion</w:t>
      </w:r>
      <w:r w:rsidRPr="00FA306E">
        <w:t>; VE=ventricular ectopy;</w:t>
      </w:r>
      <w:r w:rsidR="00115BC9" w:rsidRPr="008B465C">
        <w:t xml:space="preserve"> VF=Ventricular fibrillation;</w:t>
      </w:r>
      <w:r w:rsidRPr="008B465C">
        <w:t xml:space="preserve"> VT=Ventricular tachycardia</w:t>
      </w:r>
      <w:r w:rsidR="00EB30BB" w:rsidRPr="008B465C">
        <w:t>.</w:t>
      </w:r>
      <w:r w:rsidR="001D18F7" w:rsidRPr="008B465C">
        <w:t xml:space="preserve"> (*)</w:t>
      </w:r>
      <w:r w:rsidR="00080046" w:rsidRPr="008B465C">
        <w:t xml:space="preserve"> </w:t>
      </w:r>
      <w:r w:rsidR="001D18F7" w:rsidRPr="008B465C">
        <w:t xml:space="preserve">A </w:t>
      </w:r>
      <w:r w:rsidR="004F2B06">
        <w:t>p</w:t>
      </w:r>
      <w:r w:rsidR="001D18F7" w:rsidRPr="008B465C">
        <w:t>lakophilin-2 gene variant was also present</w:t>
      </w:r>
      <w:r w:rsidR="00490A7C" w:rsidRPr="008B465C">
        <w:t>.</w:t>
      </w:r>
      <w:r w:rsidR="00FA306E" w:rsidRPr="008B465C">
        <w:t xml:space="preserve"> (</w:t>
      </w:r>
      <w:r w:rsidR="008B465C" w:rsidRPr="008B465C">
        <w:rPr>
          <w:rFonts w:ascii="Calibri" w:hAnsi="Calibri" w:cs="Calibri"/>
          <w:color w:val="000000"/>
        </w:rPr>
        <w:t>†) cDNA</w:t>
      </w:r>
      <w:r w:rsidR="00FA306E" w:rsidRPr="008B465C">
        <w:rPr>
          <w:rFonts w:ascii="Calibri" w:hAnsi="Calibri" w:cs="Calibri"/>
          <w:color w:val="000000"/>
        </w:rPr>
        <w:t xml:space="preserve"> change not available and variant likely erroneously reported</w:t>
      </w:r>
      <w:r w:rsidR="008B465C">
        <w:rPr>
          <w:rFonts w:ascii="Calibri" w:hAnsi="Calibri" w:cs="Calibri"/>
          <w:color w:val="000000"/>
        </w:rPr>
        <w:t>,</w:t>
      </w:r>
      <w:r w:rsidR="00FA306E" w:rsidRPr="008B465C">
        <w:rPr>
          <w:rFonts w:ascii="Calibri" w:hAnsi="Calibri" w:cs="Calibri"/>
          <w:color w:val="000000"/>
        </w:rPr>
        <w:t xml:space="preserve"> as</w:t>
      </w:r>
      <w:r w:rsidR="004F2B06">
        <w:rPr>
          <w:rFonts w:ascii="Calibri" w:hAnsi="Calibri" w:cs="Calibri"/>
          <w:color w:val="000000"/>
        </w:rPr>
        <w:t>, assuming the presence of a single nucleotide substitution,</w:t>
      </w:r>
      <w:r w:rsidR="00FA306E" w:rsidRPr="008B465C">
        <w:rPr>
          <w:rFonts w:ascii="Calibri" w:hAnsi="Calibri" w:cs="Calibri"/>
          <w:color w:val="000000"/>
        </w:rPr>
        <w:t xml:space="preserve"> Arginine cannot mutate to Glutamic acid based on the human </w:t>
      </w:r>
      <w:r w:rsidR="00FA306E" w:rsidRPr="00FA306E">
        <w:rPr>
          <w:rFonts w:ascii="Calibri" w:hAnsi="Calibri" w:cs="Calibri"/>
          <w:color w:val="000000"/>
        </w:rPr>
        <w:t>genetic</w:t>
      </w:r>
      <w:r w:rsidR="00FA306E" w:rsidRPr="008B465C">
        <w:rPr>
          <w:rFonts w:ascii="Calibri" w:hAnsi="Calibri" w:cs="Calibri"/>
          <w:color w:val="000000"/>
        </w:rPr>
        <w:t xml:space="preserve"> code.</w:t>
      </w:r>
    </w:p>
    <w:p w14:paraId="1377D6D7" w14:textId="319628B0" w:rsidR="00671EBC" w:rsidRPr="00CD4BFF" w:rsidRDefault="00671EBC" w:rsidP="00CD4BFF">
      <w:pPr>
        <w:rPr>
          <w:rFonts w:ascii="Calibri" w:hAnsi="Calibri" w:cs="Calibri"/>
          <w:color w:val="000000"/>
        </w:rPr>
      </w:pPr>
    </w:p>
    <w:sectPr w:rsidR="00671EBC" w:rsidRPr="00CD4BFF" w:rsidSect="00CD4BFF">
      <w:footerReference w:type="even" r:id="rId7"/>
      <w:footerReference w:type="default" r:id="rId8"/>
      <w:pgSz w:w="16817" w:h="11901" w:orient="landscape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59A47F1" w14:textId="77777777" w:rsidR="00FF6803" w:rsidRDefault="00FF6803" w:rsidP="00FD777B">
      <w:r>
        <w:separator/>
      </w:r>
    </w:p>
  </w:endnote>
  <w:endnote w:type="continuationSeparator" w:id="0">
    <w:p w14:paraId="6A4C77C2" w14:textId="77777777" w:rsidR="00FF6803" w:rsidRDefault="00FF6803" w:rsidP="00FD777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Yu Mincho">
    <w:panose1 w:val="02020400000000000000"/>
    <w:charset w:val="80"/>
    <w:family w:val="roman"/>
    <w:pitch w:val="variable"/>
    <w:sig w:usb0="800002E7" w:usb1="2AC7FCFF" w:usb2="00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846675516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2E5C8D6B" w14:textId="2BED472E" w:rsidR="00654AAE" w:rsidRDefault="00654AAE" w:rsidP="008502A3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29BF6398" w14:textId="77777777" w:rsidR="00654AAE" w:rsidRDefault="00654AAE" w:rsidP="00FD777B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-959635328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0152431E" w14:textId="06EA87CD" w:rsidR="00654AAE" w:rsidRDefault="00654AAE" w:rsidP="008502A3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20C359A1" w14:textId="77777777" w:rsidR="00654AAE" w:rsidRDefault="00654AAE" w:rsidP="00FD777B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1015F05B" w14:textId="77777777" w:rsidR="00FF6803" w:rsidRDefault="00FF6803" w:rsidP="00FD777B">
      <w:r>
        <w:separator/>
      </w:r>
    </w:p>
  </w:footnote>
  <w:footnote w:type="continuationSeparator" w:id="0">
    <w:p w14:paraId="40F6DAE6" w14:textId="77777777" w:rsidR="00FF6803" w:rsidRDefault="00FF6803" w:rsidP="00FD777B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40"/>
  <w:activeWritingStyle w:appName="MSWord" w:lang="fr-FR" w:vendorID="64" w:dllVersion="6" w:nlCheck="1" w:checkStyle="0"/>
  <w:activeWritingStyle w:appName="MSWord" w:lang="en-GB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4096" w:nlCheck="1" w:checkStyle="0"/>
  <w:activeWritingStyle w:appName="MSWord" w:lang="en-US" w:vendorID="64" w:dllVersion="4096" w:nlCheck="1" w:checkStyle="0"/>
  <w:activeWritingStyle w:appName="MSWord" w:lang="fr-FR" w:vendorID="64" w:dllVersion="4096" w:nlCheck="1" w:checkStyle="0"/>
  <w:activeWritingStyle w:appName="MSWord" w:lang="de-DE" w:vendorID="64" w:dllVersion="4096" w:nlCheck="1" w:checkStyle="0"/>
  <w:activeWritingStyle w:appName="MSWord" w:lang="en-GB" w:vendorID="64" w:dllVersion="0" w:nlCheck="1" w:checkStyle="0"/>
  <w:activeWritingStyle w:appName="MSWord" w:lang="en-US" w:vendorID="64" w:dllVersion="0" w:nlCheck="1" w:checkStyle="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uro J Human Genetics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9D507F"/>
    <w:rsid w:val="00001785"/>
    <w:rsid w:val="00001856"/>
    <w:rsid w:val="00003A9A"/>
    <w:rsid w:val="00005BE1"/>
    <w:rsid w:val="00005FCB"/>
    <w:rsid w:val="00016EEB"/>
    <w:rsid w:val="00016F17"/>
    <w:rsid w:val="00021968"/>
    <w:rsid w:val="000258D0"/>
    <w:rsid w:val="0003095D"/>
    <w:rsid w:val="00037B52"/>
    <w:rsid w:val="000408CD"/>
    <w:rsid w:val="00042FCC"/>
    <w:rsid w:val="000437A7"/>
    <w:rsid w:val="00045FD2"/>
    <w:rsid w:val="00056186"/>
    <w:rsid w:val="0006147F"/>
    <w:rsid w:val="00063ADE"/>
    <w:rsid w:val="00063F60"/>
    <w:rsid w:val="00066A82"/>
    <w:rsid w:val="00067711"/>
    <w:rsid w:val="000736C2"/>
    <w:rsid w:val="0007486E"/>
    <w:rsid w:val="00080046"/>
    <w:rsid w:val="00080E3A"/>
    <w:rsid w:val="000834D3"/>
    <w:rsid w:val="00083DDE"/>
    <w:rsid w:val="000878DD"/>
    <w:rsid w:val="00087DB8"/>
    <w:rsid w:val="0009004A"/>
    <w:rsid w:val="0009468A"/>
    <w:rsid w:val="000A06A0"/>
    <w:rsid w:val="000A0CC0"/>
    <w:rsid w:val="000A126D"/>
    <w:rsid w:val="000A1E99"/>
    <w:rsid w:val="000A5E40"/>
    <w:rsid w:val="000A69A0"/>
    <w:rsid w:val="000B2389"/>
    <w:rsid w:val="000B4554"/>
    <w:rsid w:val="000C1C8E"/>
    <w:rsid w:val="000C759E"/>
    <w:rsid w:val="000D14BC"/>
    <w:rsid w:val="000D3A44"/>
    <w:rsid w:val="000E2C24"/>
    <w:rsid w:val="000E56C2"/>
    <w:rsid w:val="000E7166"/>
    <w:rsid w:val="000E7835"/>
    <w:rsid w:val="000F1743"/>
    <w:rsid w:val="000F2C3D"/>
    <w:rsid w:val="000F6649"/>
    <w:rsid w:val="00102B9B"/>
    <w:rsid w:val="00104531"/>
    <w:rsid w:val="00110136"/>
    <w:rsid w:val="00113DBF"/>
    <w:rsid w:val="00115BC9"/>
    <w:rsid w:val="00117326"/>
    <w:rsid w:val="001175BB"/>
    <w:rsid w:val="00117C1B"/>
    <w:rsid w:val="00117ECF"/>
    <w:rsid w:val="001217E0"/>
    <w:rsid w:val="00123B6F"/>
    <w:rsid w:val="00124B50"/>
    <w:rsid w:val="00131DCA"/>
    <w:rsid w:val="00132539"/>
    <w:rsid w:val="00134DC5"/>
    <w:rsid w:val="00140814"/>
    <w:rsid w:val="00140829"/>
    <w:rsid w:val="001425BE"/>
    <w:rsid w:val="00150B0F"/>
    <w:rsid w:val="001521C5"/>
    <w:rsid w:val="00153E47"/>
    <w:rsid w:val="001556FA"/>
    <w:rsid w:val="001563A7"/>
    <w:rsid w:val="00157ECA"/>
    <w:rsid w:val="0016042D"/>
    <w:rsid w:val="00162526"/>
    <w:rsid w:val="00163ECA"/>
    <w:rsid w:val="001641F2"/>
    <w:rsid w:val="001747FF"/>
    <w:rsid w:val="00174FA2"/>
    <w:rsid w:val="00175F15"/>
    <w:rsid w:val="00182494"/>
    <w:rsid w:val="00182843"/>
    <w:rsid w:val="00182EF9"/>
    <w:rsid w:val="00190B89"/>
    <w:rsid w:val="00192C6D"/>
    <w:rsid w:val="00195851"/>
    <w:rsid w:val="00197234"/>
    <w:rsid w:val="001A09BD"/>
    <w:rsid w:val="001A0A77"/>
    <w:rsid w:val="001B2D60"/>
    <w:rsid w:val="001B463B"/>
    <w:rsid w:val="001B52F7"/>
    <w:rsid w:val="001B5489"/>
    <w:rsid w:val="001B634E"/>
    <w:rsid w:val="001C58EB"/>
    <w:rsid w:val="001D18F7"/>
    <w:rsid w:val="001D45D9"/>
    <w:rsid w:val="001D5C3F"/>
    <w:rsid w:val="001D6D10"/>
    <w:rsid w:val="001D7E3F"/>
    <w:rsid w:val="001E1710"/>
    <w:rsid w:val="001E3004"/>
    <w:rsid w:val="001E3ABE"/>
    <w:rsid w:val="001E4C44"/>
    <w:rsid w:val="001E526F"/>
    <w:rsid w:val="001E6BF6"/>
    <w:rsid w:val="001F6553"/>
    <w:rsid w:val="001F6C27"/>
    <w:rsid w:val="001F7AD6"/>
    <w:rsid w:val="001F7CBE"/>
    <w:rsid w:val="001F7F9F"/>
    <w:rsid w:val="00203320"/>
    <w:rsid w:val="002035D2"/>
    <w:rsid w:val="00211387"/>
    <w:rsid w:val="002117F7"/>
    <w:rsid w:val="00212812"/>
    <w:rsid w:val="00213BE0"/>
    <w:rsid w:val="00214F97"/>
    <w:rsid w:val="00215A79"/>
    <w:rsid w:val="00216449"/>
    <w:rsid w:val="00220AE8"/>
    <w:rsid w:val="00221D1A"/>
    <w:rsid w:val="0023350E"/>
    <w:rsid w:val="0023485C"/>
    <w:rsid w:val="0023566B"/>
    <w:rsid w:val="002373C6"/>
    <w:rsid w:val="002377BD"/>
    <w:rsid w:val="002479AF"/>
    <w:rsid w:val="00250D74"/>
    <w:rsid w:val="002513BF"/>
    <w:rsid w:val="00251868"/>
    <w:rsid w:val="00255DC3"/>
    <w:rsid w:val="00260B01"/>
    <w:rsid w:val="0026273A"/>
    <w:rsid w:val="00265A44"/>
    <w:rsid w:val="00266126"/>
    <w:rsid w:val="002670E5"/>
    <w:rsid w:val="00267E1C"/>
    <w:rsid w:val="00270DEB"/>
    <w:rsid w:val="00273A39"/>
    <w:rsid w:val="00273FC5"/>
    <w:rsid w:val="002806CF"/>
    <w:rsid w:val="00280C63"/>
    <w:rsid w:val="002850DB"/>
    <w:rsid w:val="0028614C"/>
    <w:rsid w:val="00286193"/>
    <w:rsid w:val="00286FC7"/>
    <w:rsid w:val="002902C4"/>
    <w:rsid w:val="0029090E"/>
    <w:rsid w:val="00290F60"/>
    <w:rsid w:val="00295CFB"/>
    <w:rsid w:val="00297FE7"/>
    <w:rsid w:val="002A79DD"/>
    <w:rsid w:val="002B1141"/>
    <w:rsid w:val="002B284C"/>
    <w:rsid w:val="002B5049"/>
    <w:rsid w:val="002B752F"/>
    <w:rsid w:val="002B7FF7"/>
    <w:rsid w:val="002C3726"/>
    <w:rsid w:val="002C45F6"/>
    <w:rsid w:val="002D6602"/>
    <w:rsid w:val="002E2D4E"/>
    <w:rsid w:val="002F0359"/>
    <w:rsid w:val="002F2A3D"/>
    <w:rsid w:val="002F569C"/>
    <w:rsid w:val="0030128B"/>
    <w:rsid w:val="00302742"/>
    <w:rsid w:val="003045D0"/>
    <w:rsid w:val="0030474D"/>
    <w:rsid w:val="00307AF8"/>
    <w:rsid w:val="00310F61"/>
    <w:rsid w:val="00311756"/>
    <w:rsid w:val="0032044F"/>
    <w:rsid w:val="003236ED"/>
    <w:rsid w:val="00323F36"/>
    <w:rsid w:val="00330945"/>
    <w:rsid w:val="00330A45"/>
    <w:rsid w:val="003367E1"/>
    <w:rsid w:val="00340FE4"/>
    <w:rsid w:val="00345253"/>
    <w:rsid w:val="00355BE4"/>
    <w:rsid w:val="003601AB"/>
    <w:rsid w:val="00364F41"/>
    <w:rsid w:val="00372BFD"/>
    <w:rsid w:val="003759A1"/>
    <w:rsid w:val="00380747"/>
    <w:rsid w:val="00380BE6"/>
    <w:rsid w:val="00383FA3"/>
    <w:rsid w:val="00384589"/>
    <w:rsid w:val="00385597"/>
    <w:rsid w:val="0038570C"/>
    <w:rsid w:val="0038662F"/>
    <w:rsid w:val="0039008F"/>
    <w:rsid w:val="003927B2"/>
    <w:rsid w:val="003942D1"/>
    <w:rsid w:val="003947AD"/>
    <w:rsid w:val="003951F7"/>
    <w:rsid w:val="003956CB"/>
    <w:rsid w:val="003A55EF"/>
    <w:rsid w:val="003B0CA7"/>
    <w:rsid w:val="003B272B"/>
    <w:rsid w:val="003B47DA"/>
    <w:rsid w:val="003C3302"/>
    <w:rsid w:val="003C6B35"/>
    <w:rsid w:val="003D5970"/>
    <w:rsid w:val="003D7B30"/>
    <w:rsid w:val="003E731C"/>
    <w:rsid w:val="003F0F3A"/>
    <w:rsid w:val="003F0F93"/>
    <w:rsid w:val="003F1245"/>
    <w:rsid w:val="003F1858"/>
    <w:rsid w:val="003F2561"/>
    <w:rsid w:val="003F2981"/>
    <w:rsid w:val="00401BC2"/>
    <w:rsid w:val="00406B33"/>
    <w:rsid w:val="0040789C"/>
    <w:rsid w:val="004117C5"/>
    <w:rsid w:val="00411BB1"/>
    <w:rsid w:val="00412FAA"/>
    <w:rsid w:val="00413025"/>
    <w:rsid w:val="00414213"/>
    <w:rsid w:val="00416DB2"/>
    <w:rsid w:val="00417F2C"/>
    <w:rsid w:val="00421EF4"/>
    <w:rsid w:val="004246DA"/>
    <w:rsid w:val="00424B10"/>
    <w:rsid w:val="00424D23"/>
    <w:rsid w:val="00424D35"/>
    <w:rsid w:val="00425325"/>
    <w:rsid w:val="0043354D"/>
    <w:rsid w:val="00433A38"/>
    <w:rsid w:val="00433DE9"/>
    <w:rsid w:val="004344B8"/>
    <w:rsid w:val="00434B49"/>
    <w:rsid w:val="00434BF0"/>
    <w:rsid w:val="00443312"/>
    <w:rsid w:val="00447FF6"/>
    <w:rsid w:val="00451B8D"/>
    <w:rsid w:val="00461DA5"/>
    <w:rsid w:val="00463BAD"/>
    <w:rsid w:val="004640D7"/>
    <w:rsid w:val="00465C85"/>
    <w:rsid w:val="0046639F"/>
    <w:rsid w:val="00470D5D"/>
    <w:rsid w:val="00473230"/>
    <w:rsid w:val="0047749B"/>
    <w:rsid w:val="004821BD"/>
    <w:rsid w:val="004865C2"/>
    <w:rsid w:val="00487443"/>
    <w:rsid w:val="00487485"/>
    <w:rsid w:val="00490A7C"/>
    <w:rsid w:val="00492D9D"/>
    <w:rsid w:val="00496E3B"/>
    <w:rsid w:val="004A63F8"/>
    <w:rsid w:val="004A7F3C"/>
    <w:rsid w:val="004B24C6"/>
    <w:rsid w:val="004B3FD8"/>
    <w:rsid w:val="004B7066"/>
    <w:rsid w:val="004C00D8"/>
    <w:rsid w:val="004C0D2C"/>
    <w:rsid w:val="004C79B5"/>
    <w:rsid w:val="004C7A4A"/>
    <w:rsid w:val="004D74B7"/>
    <w:rsid w:val="004D7BC1"/>
    <w:rsid w:val="004E0276"/>
    <w:rsid w:val="004E2E0E"/>
    <w:rsid w:val="004E4E00"/>
    <w:rsid w:val="004E4EF7"/>
    <w:rsid w:val="004E6BB3"/>
    <w:rsid w:val="004F2B06"/>
    <w:rsid w:val="004F3590"/>
    <w:rsid w:val="004F7798"/>
    <w:rsid w:val="00500113"/>
    <w:rsid w:val="00501433"/>
    <w:rsid w:val="00501E9A"/>
    <w:rsid w:val="00502522"/>
    <w:rsid w:val="00510411"/>
    <w:rsid w:val="00510B07"/>
    <w:rsid w:val="0051150D"/>
    <w:rsid w:val="0051696D"/>
    <w:rsid w:val="00524CA8"/>
    <w:rsid w:val="00527708"/>
    <w:rsid w:val="00530540"/>
    <w:rsid w:val="00541427"/>
    <w:rsid w:val="005477AC"/>
    <w:rsid w:val="00555044"/>
    <w:rsid w:val="00555379"/>
    <w:rsid w:val="00555882"/>
    <w:rsid w:val="00555ABD"/>
    <w:rsid w:val="00557D40"/>
    <w:rsid w:val="00561AA9"/>
    <w:rsid w:val="00563176"/>
    <w:rsid w:val="00566DF2"/>
    <w:rsid w:val="00571BC0"/>
    <w:rsid w:val="005736C9"/>
    <w:rsid w:val="005827D2"/>
    <w:rsid w:val="005844BE"/>
    <w:rsid w:val="00596639"/>
    <w:rsid w:val="005966B3"/>
    <w:rsid w:val="00596E00"/>
    <w:rsid w:val="005A5876"/>
    <w:rsid w:val="005A6827"/>
    <w:rsid w:val="005B09BE"/>
    <w:rsid w:val="005B1A1B"/>
    <w:rsid w:val="005B1BCE"/>
    <w:rsid w:val="005C00AA"/>
    <w:rsid w:val="005C23F3"/>
    <w:rsid w:val="005C4592"/>
    <w:rsid w:val="005D18A7"/>
    <w:rsid w:val="005D6148"/>
    <w:rsid w:val="005E0B7E"/>
    <w:rsid w:val="005E10F7"/>
    <w:rsid w:val="005F06A7"/>
    <w:rsid w:val="005F4EA8"/>
    <w:rsid w:val="00605773"/>
    <w:rsid w:val="00606033"/>
    <w:rsid w:val="00606C36"/>
    <w:rsid w:val="0060753F"/>
    <w:rsid w:val="00611F80"/>
    <w:rsid w:val="0061283B"/>
    <w:rsid w:val="006233C1"/>
    <w:rsid w:val="00626049"/>
    <w:rsid w:val="0063113F"/>
    <w:rsid w:val="006372EE"/>
    <w:rsid w:val="00643E76"/>
    <w:rsid w:val="0065326E"/>
    <w:rsid w:val="00654AAE"/>
    <w:rsid w:val="00656961"/>
    <w:rsid w:val="00656977"/>
    <w:rsid w:val="00657F60"/>
    <w:rsid w:val="00663ECC"/>
    <w:rsid w:val="006676CA"/>
    <w:rsid w:val="00671EBC"/>
    <w:rsid w:val="006749FC"/>
    <w:rsid w:val="0067524B"/>
    <w:rsid w:val="00681B07"/>
    <w:rsid w:val="00685A16"/>
    <w:rsid w:val="00687C89"/>
    <w:rsid w:val="006907D2"/>
    <w:rsid w:val="00691B52"/>
    <w:rsid w:val="00691E2E"/>
    <w:rsid w:val="00694879"/>
    <w:rsid w:val="00695083"/>
    <w:rsid w:val="006A0A20"/>
    <w:rsid w:val="006A2343"/>
    <w:rsid w:val="006A3E5F"/>
    <w:rsid w:val="006A4EF5"/>
    <w:rsid w:val="006A54E7"/>
    <w:rsid w:val="006B1414"/>
    <w:rsid w:val="006B2569"/>
    <w:rsid w:val="006B322D"/>
    <w:rsid w:val="006B3B22"/>
    <w:rsid w:val="006B40FD"/>
    <w:rsid w:val="006B418B"/>
    <w:rsid w:val="006C63F8"/>
    <w:rsid w:val="006C7A23"/>
    <w:rsid w:val="006D08DF"/>
    <w:rsid w:val="006D21D4"/>
    <w:rsid w:val="006D345E"/>
    <w:rsid w:val="006D7D56"/>
    <w:rsid w:val="006E149F"/>
    <w:rsid w:val="006E71B6"/>
    <w:rsid w:val="006F2BEF"/>
    <w:rsid w:val="006F437F"/>
    <w:rsid w:val="00703EF2"/>
    <w:rsid w:val="00704FB7"/>
    <w:rsid w:val="00710791"/>
    <w:rsid w:val="00711CB3"/>
    <w:rsid w:val="00712B2E"/>
    <w:rsid w:val="00714BFA"/>
    <w:rsid w:val="00715AF6"/>
    <w:rsid w:val="00720F21"/>
    <w:rsid w:val="007237CA"/>
    <w:rsid w:val="00725AF6"/>
    <w:rsid w:val="00725DA1"/>
    <w:rsid w:val="00726C62"/>
    <w:rsid w:val="00731084"/>
    <w:rsid w:val="00731B9E"/>
    <w:rsid w:val="0073434E"/>
    <w:rsid w:val="0073639E"/>
    <w:rsid w:val="00736EE0"/>
    <w:rsid w:val="00744C37"/>
    <w:rsid w:val="00745EEA"/>
    <w:rsid w:val="0075114B"/>
    <w:rsid w:val="00755715"/>
    <w:rsid w:val="00756EA0"/>
    <w:rsid w:val="00756F49"/>
    <w:rsid w:val="0076293B"/>
    <w:rsid w:val="00772DDA"/>
    <w:rsid w:val="007732B0"/>
    <w:rsid w:val="00773CAC"/>
    <w:rsid w:val="00777AF4"/>
    <w:rsid w:val="00782DA5"/>
    <w:rsid w:val="00784F09"/>
    <w:rsid w:val="007A1D3F"/>
    <w:rsid w:val="007A5D74"/>
    <w:rsid w:val="007B38EC"/>
    <w:rsid w:val="007B4C3A"/>
    <w:rsid w:val="007C0456"/>
    <w:rsid w:val="007C5067"/>
    <w:rsid w:val="007D1BD7"/>
    <w:rsid w:val="007D3919"/>
    <w:rsid w:val="007D714B"/>
    <w:rsid w:val="007E1435"/>
    <w:rsid w:val="007E2FAA"/>
    <w:rsid w:val="007E4FDD"/>
    <w:rsid w:val="007F3B5F"/>
    <w:rsid w:val="00804918"/>
    <w:rsid w:val="008052A3"/>
    <w:rsid w:val="008109C0"/>
    <w:rsid w:val="00810DE6"/>
    <w:rsid w:val="00812B93"/>
    <w:rsid w:val="008166E9"/>
    <w:rsid w:val="008302A3"/>
    <w:rsid w:val="00831BC5"/>
    <w:rsid w:val="00835312"/>
    <w:rsid w:val="00837533"/>
    <w:rsid w:val="0084000B"/>
    <w:rsid w:val="00841913"/>
    <w:rsid w:val="008420F4"/>
    <w:rsid w:val="008438DA"/>
    <w:rsid w:val="008438E8"/>
    <w:rsid w:val="008502A3"/>
    <w:rsid w:val="00855EA0"/>
    <w:rsid w:val="0086224D"/>
    <w:rsid w:val="00867B0E"/>
    <w:rsid w:val="0087194D"/>
    <w:rsid w:val="0087220A"/>
    <w:rsid w:val="008729DD"/>
    <w:rsid w:val="008767F9"/>
    <w:rsid w:val="00876FF8"/>
    <w:rsid w:val="008842B0"/>
    <w:rsid w:val="008901FC"/>
    <w:rsid w:val="00891D47"/>
    <w:rsid w:val="008920D0"/>
    <w:rsid w:val="00895DE4"/>
    <w:rsid w:val="00897BD5"/>
    <w:rsid w:val="008A2DF1"/>
    <w:rsid w:val="008A591A"/>
    <w:rsid w:val="008B0144"/>
    <w:rsid w:val="008B465C"/>
    <w:rsid w:val="008B5E2D"/>
    <w:rsid w:val="008C2B85"/>
    <w:rsid w:val="008C3FE5"/>
    <w:rsid w:val="008D0AE0"/>
    <w:rsid w:val="008D1207"/>
    <w:rsid w:val="008D3E08"/>
    <w:rsid w:val="008D7530"/>
    <w:rsid w:val="008E0640"/>
    <w:rsid w:val="008E07A7"/>
    <w:rsid w:val="008E3A5E"/>
    <w:rsid w:val="008E4162"/>
    <w:rsid w:val="008E5043"/>
    <w:rsid w:val="008E518F"/>
    <w:rsid w:val="008E703D"/>
    <w:rsid w:val="008F1044"/>
    <w:rsid w:val="008F2181"/>
    <w:rsid w:val="008F476E"/>
    <w:rsid w:val="008F63C0"/>
    <w:rsid w:val="008F699D"/>
    <w:rsid w:val="00903A11"/>
    <w:rsid w:val="00905922"/>
    <w:rsid w:val="00907511"/>
    <w:rsid w:val="009107D3"/>
    <w:rsid w:val="009145E7"/>
    <w:rsid w:val="00920EA4"/>
    <w:rsid w:val="009249D1"/>
    <w:rsid w:val="00930D8B"/>
    <w:rsid w:val="009321A4"/>
    <w:rsid w:val="0093569B"/>
    <w:rsid w:val="00936E59"/>
    <w:rsid w:val="009377C9"/>
    <w:rsid w:val="0094265F"/>
    <w:rsid w:val="0094269D"/>
    <w:rsid w:val="00944BAA"/>
    <w:rsid w:val="009453BC"/>
    <w:rsid w:val="00952B27"/>
    <w:rsid w:val="00952F6A"/>
    <w:rsid w:val="00961977"/>
    <w:rsid w:val="00961B5C"/>
    <w:rsid w:val="009635FB"/>
    <w:rsid w:val="00963949"/>
    <w:rsid w:val="00963A04"/>
    <w:rsid w:val="00963AB8"/>
    <w:rsid w:val="009705F4"/>
    <w:rsid w:val="009707F3"/>
    <w:rsid w:val="009728BC"/>
    <w:rsid w:val="00992C5F"/>
    <w:rsid w:val="0099507E"/>
    <w:rsid w:val="00997C31"/>
    <w:rsid w:val="009A03FB"/>
    <w:rsid w:val="009A117A"/>
    <w:rsid w:val="009A2FFA"/>
    <w:rsid w:val="009A5BC9"/>
    <w:rsid w:val="009A6B5E"/>
    <w:rsid w:val="009A6F6B"/>
    <w:rsid w:val="009A7963"/>
    <w:rsid w:val="009B2C8D"/>
    <w:rsid w:val="009B5288"/>
    <w:rsid w:val="009B5482"/>
    <w:rsid w:val="009B7387"/>
    <w:rsid w:val="009C2490"/>
    <w:rsid w:val="009C27DD"/>
    <w:rsid w:val="009D049D"/>
    <w:rsid w:val="009D2F39"/>
    <w:rsid w:val="009D3AB3"/>
    <w:rsid w:val="009D4E28"/>
    <w:rsid w:val="009D507F"/>
    <w:rsid w:val="009D5B79"/>
    <w:rsid w:val="009E007F"/>
    <w:rsid w:val="009E1DE9"/>
    <w:rsid w:val="009E2019"/>
    <w:rsid w:val="009E2325"/>
    <w:rsid w:val="009E3F27"/>
    <w:rsid w:val="009F3FEE"/>
    <w:rsid w:val="00A01D38"/>
    <w:rsid w:val="00A03FBD"/>
    <w:rsid w:val="00A1045A"/>
    <w:rsid w:val="00A10B7B"/>
    <w:rsid w:val="00A112EF"/>
    <w:rsid w:val="00A12DFA"/>
    <w:rsid w:val="00A13FA6"/>
    <w:rsid w:val="00A15E99"/>
    <w:rsid w:val="00A16159"/>
    <w:rsid w:val="00A20B71"/>
    <w:rsid w:val="00A20C60"/>
    <w:rsid w:val="00A226C3"/>
    <w:rsid w:val="00A266C8"/>
    <w:rsid w:val="00A332D3"/>
    <w:rsid w:val="00A36F74"/>
    <w:rsid w:val="00A37C51"/>
    <w:rsid w:val="00A42BCF"/>
    <w:rsid w:val="00A42C82"/>
    <w:rsid w:val="00A431FA"/>
    <w:rsid w:val="00A50D69"/>
    <w:rsid w:val="00A5199D"/>
    <w:rsid w:val="00A52024"/>
    <w:rsid w:val="00A52F9F"/>
    <w:rsid w:val="00A555A0"/>
    <w:rsid w:val="00A556FE"/>
    <w:rsid w:val="00A62A7A"/>
    <w:rsid w:val="00A6433A"/>
    <w:rsid w:val="00A64EB4"/>
    <w:rsid w:val="00A7023E"/>
    <w:rsid w:val="00A7048A"/>
    <w:rsid w:val="00A72404"/>
    <w:rsid w:val="00A72B19"/>
    <w:rsid w:val="00A77FFA"/>
    <w:rsid w:val="00A85512"/>
    <w:rsid w:val="00A87CB7"/>
    <w:rsid w:val="00A96DBE"/>
    <w:rsid w:val="00AA631A"/>
    <w:rsid w:val="00AA7CA4"/>
    <w:rsid w:val="00AB34B9"/>
    <w:rsid w:val="00AB3775"/>
    <w:rsid w:val="00AB3BEC"/>
    <w:rsid w:val="00AC27EC"/>
    <w:rsid w:val="00AC3EDE"/>
    <w:rsid w:val="00AC588A"/>
    <w:rsid w:val="00AC597A"/>
    <w:rsid w:val="00AD0781"/>
    <w:rsid w:val="00AD7E1F"/>
    <w:rsid w:val="00AE024B"/>
    <w:rsid w:val="00AE5D89"/>
    <w:rsid w:val="00AF321B"/>
    <w:rsid w:val="00B03392"/>
    <w:rsid w:val="00B0552E"/>
    <w:rsid w:val="00B069AC"/>
    <w:rsid w:val="00B07D08"/>
    <w:rsid w:val="00B235B8"/>
    <w:rsid w:val="00B23798"/>
    <w:rsid w:val="00B246B6"/>
    <w:rsid w:val="00B2504B"/>
    <w:rsid w:val="00B2697E"/>
    <w:rsid w:val="00B30C74"/>
    <w:rsid w:val="00B332E8"/>
    <w:rsid w:val="00B33697"/>
    <w:rsid w:val="00B345E4"/>
    <w:rsid w:val="00B345E7"/>
    <w:rsid w:val="00B37D79"/>
    <w:rsid w:val="00B55D69"/>
    <w:rsid w:val="00B61D75"/>
    <w:rsid w:val="00B629D3"/>
    <w:rsid w:val="00B64A26"/>
    <w:rsid w:val="00B736E8"/>
    <w:rsid w:val="00B76B52"/>
    <w:rsid w:val="00B77986"/>
    <w:rsid w:val="00B77F5D"/>
    <w:rsid w:val="00B83EB8"/>
    <w:rsid w:val="00B85597"/>
    <w:rsid w:val="00B91C42"/>
    <w:rsid w:val="00B94E0C"/>
    <w:rsid w:val="00B97855"/>
    <w:rsid w:val="00BA1CF7"/>
    <w:rsid w:val="00BA2AEE"/>
    <w:rsid w:val="00BA63B3"/>
    <w:rsid w:val="00BB7493"/>
    <w:rsid w:val="00BC6761"/>
    <w:rsid w:val="00BE02F9"/>
    <w:rsid w:val="00BE17F3"/>
    <w:rsid w:val="00BE1ED5"/>
    <w:rsid w:val="00BE558C"/>
    <w:rsid w:val="00BE7816"/>
    <w:rsid w:val="00BF6D50"/>
    <w:rsid w:val="00C015B6"/>
    <w:rsid w:val="00C0162E"/>
    <w:rsid w:val="00C032CD"/>
    <w:rsid w:val="00C04D30"/>
    <w:rsid w:val="00C053D2"/>
    <w:rsid w:val="00C05933"/>
    <w:rsid w:val="00C0630D"/>
    <w:rsid w:val="00C07861"/>
    <w:rsid w:val="00C1581B"/>
    <w:rsid w:val="00C24909"/>
    <w:rsid w:val="00C25B5E"/>
    <w:rsid w:val="00C268F5"/>
    <w:rsid w:val="00C3048A"/>
    <w:rsid w:val="00C314B0"/>
    <w:rsid w:val="00C344E5"/>
    <w:rsid w:val="00C43740"/>
    <w:rsid w:val="00C527D2"/>
    <w:rsid w:val="00C529BE"/>
    <w:rsid w:val="00C53D89"/>
    <w:rsid w:val="00C56CEF"/>
    <w:rsid w:val="00C65F47"/>
    <w:rsid w:val="00C70294"/>
    <w:rsid w:val="00C71913"/>
    <w:rsid w:val="00C73008"/>
    <w:rsid w:val="00C73118"/>
    <w:rsid w:val="00C742E2"/>
    <w:rsid w:val="00C742E3"/>
    <w:rsid w:val="00C749A9"/>
    <w:rsid w:val="00C76AB6"/>
    <w:rsid w:val="00C77FEC"/>
    <w:rsid w:val="00C810DD"/>
    <w:rsid w:val="00C91454"/>
    <w:rsid w:val="00C94858"/>
    <w:rsid w:val="00C97FF5"/>
    <w:rsid w:val="00CA362E"/>
    <w:rsid w:val="00CB2F76"/>
    <w:rsid w:val="00CB6B7F"/>
    <w:rsid w:val="00CB78E9"/>
    <w:rsid w:val="00CD4BFF"/>
    <w:rsid w:val="00CD5E17"/>
    <w:rsid w:val="00CD72A4"/>
    <w:rsid w:val="00CE0A3F"/>
    <w:rsid w:val="00CE302C"/>
    <w:rsid w:val="00CE5A6F"/>
    <w:rsid w:val="00CF1E7B"/>
    <w:rsid w:val="00CF4D36"/>
    <w:rsid w:val="00CF55C5"/>
    <w:rsid w:val="00CF73AD"/>
    <w:rsid w:val="00D010F7"/>
    <w:rsid w:val="00D10064"/>
    <w:rsid w:val="00D114FC"/>
    <w:rsid w:val="00D17276"/>
    <w:rsid w:val="00D20374"/>
    <w:rsid w:val="00D22BA7"/>
    <w:rsid w:val="00D24394"/>
    <w:rsid w:val="00D26B99"/>
    <w:rsid w:val="00D32253"/>
    <w:rsid w:val="00D34E1A"/>
    <w:rsid w:val="00D35B91"/>
    <w:rsid w:val="00D40C84"/>
    <w:rsid w:val="00D47112"/>
    <w:rsid w:val="00D51FF7"/>
    <w:rsid w:val="00D543D7"/>
    <w:rsid w:val="00D55428"/>
    <w:rsid w:val="00D57CC5"/>
    <w:rsid w:val="00D618C7"/>
    <w:rsid w:val="00D6444F"/>
    <w:rsid w:val="00D64994"/>
    <w:rsid w:val="00D65F5C"/>
    <w:rsid w:val="00D665E6"/>
    <w:rsid w:val="00D7049E"/>
    <w:rsid w:val="00D746E4"/>
    <w:rsid w:val="00D863D0"/>
    <w:rsid w:val="00D86EA3"/>
    <w:rsid w:val="00D876BA"/>
    <w:rsid w:val="00D8794A"/>
    <w:rsid w:val="00D92F92"/>
    <w:rsid w:val="00D94959"/>
    <w:rsid w:val="00D979C4"/>
    <w:rsid w:val="00DB41BF"/>
    <w:rsid w:val="00DC194B"/>
    <w:rsid w:val="00DC5294"/>
    <w:rsid w:val="00DC6907"/>
    <w:rsid w:val="00DC6DB2"/>
    <w:rsid w:val="00DD3E71"/>
    <w:rsid w:val="00DD7600"/>
    <w:rsid w:val="00DE6025"/>
    <w:rsid w:val="00DF01C9"/>
    <w:rsid w:val="00DF0915"/>
    <w:rsid w:val="00DF577D"/>
    <w:rsid w:val="00DF639B"/>
    <w:rsid w:val="00E02C66"/>
    <w:rsid w:val="00E051E0"/>
    <w:rsid w:val="00E1070C"/>
    <w:rsid w:val="00E107B3"/>
    <w:rsid w:val="00E11B1E"/>
    <w:rsid w:val="00E154C7"/>
    <w:rsid w:val="00E169D9"/>
    <w:rsid w:val="00E2042E"/>
    <w:rsid w:val="00E218A3"/>
    <w:rsid w:val="00E34D7D"/>
    <w:rsid w:val="00E35514"/>
    <w:rsid w:val="00E41282"/>
    <w:rsid w:val="00E50E2E"/>
    <w:rsid w:val="00E556FF"/>
    <w:rsid w:val="00E57159"/>
    <w:rsid w:val="00E620D6"/>
    <w:rsid w:val="00E63673"/>
    <w:rsid w:val="00E70717"/>
    <w:rsid w:val="00E73206"/>
    <w:rsid w:val="00E74F2E"/>
    <w:rsid w:val="00E7543C"/>
    <w:rsid w:val="00E83A54"/>
    <w:rsid w:val="00E84E9B"/>
    <w:rsid w:val="00E95405"/>
    <w:rsid w:val="00E95A8C"/>
    <w:rsid w:val="00E9681A"/>
    <w:rsid w:val="00E96D1B"/>
    <w:rsid w:val="00EA62DE"/>
    <w:rsid w:val="00EA7891"/>
    <w:rsid w:val="00EB15B7"/>
    <w:rsid w:val="00EB30BB"/>
    <w:rsid w:val="00EB7920"/>
    <w:rsid w:val="00EB7F82"/>
    <w:rsid w:val="00EB7FAD"/>
    <w:rsid w:val="00EC1FDF"/>
    <w:rsid w:val="00EC34B3"/>
    <w:rsid w:val="00EC3762"/>
    <w:rsid w:val="00EC49C7"/>
    <w:rsid w:val="00ED3766"/>
    <w:rsid w:val="00ED49DE"/>
    <w:rsid w:val="00ED4EFF"/>
    <w:rsid w:val="00ED649A"/>
    <w:rsid w:val="00ED6CDC"/>
    <w:rsid w:val="00EE33B9"/>
    <w:rsid w:val="00EE4CCB"/>
    <w:rsid w:val="00EF4F57"/>
    <w:rsid w:val="00F00170"/>
    <w:rsid w:val="00F05604"/>
    <w:rsid w:val="00F06DC2"/>
    <w:rsid w:val="00F12648"/>
    <w:rsid w:val="00F12C1D"/>
    <w:rsid w:val="00F16086"/>
    <w:rsid w:val="00F17C90"/>
    <w:rsid w:val="00F27F54"/>
    <w:rsid w:val="00F31CBA"/>
    <w:rsid w:val="00F34703"/>
    <w:rsid w:val="00F40392"/>
    <w:rsid w:val="00F4292E"/>
    <w:rsid w:val="00F472BA"/>
    <w:rsid w:val="00F479F1"/>
    <w:rsid w:val="00F47A16"/>
    <w:rsid w:val="00F509AA"/>
    <w:rsid w:val="00F62D33"/>
    <w:rsid w:val="00F62DA9"/>
    <w:rsid w:val="00F6312A"/>
    <w:rsid w:val="00F70C0A"/>
    <w:rsid w:val="00F748DB"/>
    <w:rsid w:val="00F75101"/>
    <w:rsid w:val="00F763C2"/>
    <w:rsid w:val="00F76F4E"/>
    <w:rsid w:val="00F82F1D"/>
    <w:rsid w:val="00F8372C"/>
    <w:rsid w:val="00F842EA"/>
    <w:rsid w:val="00F90FFC"/>
    <w:rsid w:val="00F93F5C"/>
    <w:rsid w:val="00F9500A"/>
    <w:rsid w:val="00FA14AE"/>
    <w:rsid w:val="00FA1C97"/>
    <w:rsid w:val="00FA306E"/>
    <w:rsid w:val="00FA4657"/>
    <w:rsid w:val="00FA4B8D"/>
    <w:rsid w:val="00FB23DA"/>
    <w:rsid w:val="00FB298F"/>
    <w:rsid w:val="00FC001E"/>
    <w:rsid w:val="00FC4E6D"/>
    <w:rsid w:val="00FD0986"/>
    <w:rsid w:val="00FD5D29"/>
    <w:rsid w:val="00FD6720"/>
    <w:rsid w:val="00FD777B"/>
    <w:rsid w:val="00FE2A5D"/>
    <w:rsid w:val="00FE61E2"/>
    <w:rsid w:val="00FE64C6"/>
    <w:rsid w:val="00FF2975"/>
    <w:rsid w:val="00FF38BC"/>
    <w:rsid w:val="00FF5B77"/>
    <w:rsid w:val="00FF5BF0"/>
    <w:rsid w:val="00FF6803"/>
    <w:rsid w:val="00FF778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2B7D5A47"/>
  <w14:defaultImageDpi w14:val="32767"/>
  <w15:docId w15:val="{1270B76A-1067-BF4A-A4A0-6971151FD69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246DA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FD777B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D777B"/>
  </w:style>
  <w:style w:type="character" w:styleId="PageNumber">
    <w:name w:val="page number"/>
    <w:basedOn w:val="DefaultParagraphFont"/>
    <w:uiPriority w:val="99"/>
    <w:semiHidden/>
    <w:unhideWhenUsed/>
    <w:rsid w:val="00FD777B"/>
  </w:style>
  <w:style w:type="paragraph" w:customStyle="1" w:styleId="EndNoteBibliographyTitle">
    <w:name w:val="EndNote Bibliography Title"/>
    <w:basedOn w:val="Normal"/>
    <w:link w:val="EndNoteBibliographyTitleChar"/>
    <w:rsid w:val="009C27DD"/>
    <w:pPr>
      <w:jc w:val="center"/>
    </w:pPr>
    <w:rPr>
      <w:rFonts w:ascii="Calibri" w:hAnsi="Calibri" w:cs="Calibri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C27DD"/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9C27DD"/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9C27DD"/>
    <w:rPr>
      <w:rFonts w:ascii="Calibri" w:hAnsi="Calibri" w:cs="Calibri"/>
      <w:lang w:val="en-US"/>
    </w:rPr>
  </w:style>
  <w:style w:type="paragraph" w:styleId="NormalWeb">
    <w:name w:val="Normal (Web)"/>
    <w:basedOn w:val="Normal"/>
    <w:uiPriority w:val="99"/>
    <w:semiHidden/>
    <w:unhideWhenUsed/>
    <w:rsid w:val="00267E1C"/>
    <w:rPr>
      <w:rFonts w:ascii="Times New Roman" w:hAnsi="Times New Roman" w:cs="Times New Roman"/>
    </w:rPr>
  </w:style>
  <w:style w:type="character" w:styleId="CommentReference">
    <w:name w:val="annotation reference"/>
    <w:basedOn w:val="DefaultParagraphFont"/>
    <w:semiHidden/>
    <w:unhideWhenUsed/>
    <w:rsid w:val="000437A7"/>
    <w:rPr>
      <w:sz w:val="16"/>
      <w:szCs w:val="16"/>
    </w:rPr>
  </w:style>
  <w:style w:type="paragraph" w:styleId="CommentText">
    <w:name w:val="annotation text"/>
    <w:basedOn w:val="Normal"/>
    <w:link w:val="CommentTextChar"/>
    <w:semiHidden/>
    <w:unhideWhenUsed/>
    <w:rsid w:val="000437A7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semiHidden/>
    <w:rsid w:val="000437A7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437A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437A7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437A7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37A7"/>
    <w:rPr>
      <w:rFonts w:ascii="Times New Roman" w:hAnsi="Times New Roman" w:cs="Times New Roman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777AF4"/>
    <w:rPr>
      <w:color w:val="0000FF"/>
      <w:u w:val="single"/>
    </w:rPr>
  </w:style>
  <w:style w:type="paragraph" w:styleId="Revision">
    <w:name w:val="Revision"/>
    <w:hidden/>
    <w:uiPriority w:val="99"/>
    <w:semiHidden/>
    <w:rsid w:val="0061283B"/>
  </w:style>
  <w:style w:type="character" w:customStyle="1" w:styleId="apple-converted-space">
    <w:name w:val="apple-converted-space"/>
    <w:basedOn w:val="DefaultParagraphFont"/>
    <w:rsid w:val="00897BD5"/>
  </w:style>
  <w:style w:type="paragraph" w:styleId="PlainText">
    <w:name w:val="Plain Text"/>
    <w:basedOn w:val="Normal"/>
    <w:link w:val="PlainTextChar"/>
    <w:uiPriority w:val="99"/>
    <w:unhideWhenUsed/>
    <w:rsid w:val="0029090E"/>
    <w:rPr>
      <w:rFonts w:ascii="Calibri" w:eastAsia="Calibri" w:hAnsi="Calibri" w:cs="Times New Roman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rsid w:val="0029090E"/>
    <w:rPr>
      <w:rFonts w:ascii="Calibri" w:eastAsia="Calibri" w:hAnsi="Calibri" w:cs="Times New Roman"/>
      <w:sz w:val="22"/>
      <w:szCs w:val="21"/>
    </w:rPr>
  </w:style>
  <w:style w:type="character" w:styleId="FollowedHyperlink">
    <w:name w:val="FollowedHyperlink"/>
    <w:basedOn w:val="DefaultParagraphFont"/>
    <w:uiPriority w:val="99"/>
    <w:semiHidden/>
    <w:unhideWhenUsed/>
    <w:rsid w:val="00295CFB"/>
    <w:rPr>
      <w:color w:val="954F72" w:themeColor="followedHyperlink"/>
      <w:u w:val="single"/>
    </w:rPr>
  </w:style>
  <w:style w:type="paragraph" w:styleId="ListParagraph">
    <w:name w:val="List Paragraph"/>
    <w:basedOn w:val="Normal"/>
    <w:uiPriority w:val="34"/>
    <w:qFormat/>
    <w:rsid w:val="00773CAC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671EBC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671EB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60293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13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890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6323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9630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98982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6276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445125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3090941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366226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574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06826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96993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2338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57864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4555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708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40949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64792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117403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50532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9721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3430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40176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93460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86886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55155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2043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4603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5726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66730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66973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6447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24383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02750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8802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57793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04050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9252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98399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635788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03759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3338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36936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2963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34082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5511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697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31899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19785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7446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69304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4424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BC2E8303-0374-0849-8AD2-01CAF15C2F9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5</TotalTime>
  <Pages>1</Pages>
  <Words>1178</Words>
  <Characters>6718</Characters>
  <Application>Microsoft Office Word</Application>
  <DocSecurity>0</DocSecurity>
  <Lines>55</Lines>
  <Paragraphs>1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788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rotonotarios, Alexandros</dc:creator>
  <cp:keywords/>
  <dc:description/>
  <cp:lastModifiedBy>Protonotarios, Alexandros</cp:lastModifiedBy>
  <cp:revision>16</cp:revision>
  <dcterms:created xsi:type="dcterms:W3CDTF">2020-07-13T16:26:00Z</dcterms:created>
  <dcterms:modified xsi:type="dcterms:W3CDTF">2020-08-04T14:08:00Z</dcterms:modified>
</cp:coreProperties>
</file>